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11EEFB3" w14:textId="36578297" w:rsidR="00CC14B7" w:rsidRDefault="00A203FB" w:rsidP="00F4005B">
      <w:pPr>
        <w:spacing w:before="600" w:after="120"/>
        <w:jc w:val="center"/>
        <w:rPr>
          <w:b/>
          <w:kern w:val="2"/>
          <w:sz w:val="28"/>
          <w:lang w:val="de-DE"/>
        </w:rPr>
      </w:pPr>
      <w:r>
        <w:rPr>
          <w:b/>
          <w:bCs/>
          <w:kern w:val="2"/>
          <w:sz w:val="28"/>
          <w:lang w:val="en-US"/>
        </w:rPr>
        <w:t>Health-promoting</w:t>
      </w:r>
      <w:r w:rsidR="00D80E22">
        <w:rPr>
          <w:b/>
          <w:bCs/>
          <w:kern w:val="2"/>
          <w:sz w:val="28"/>
          <w:lang w:val="en-US"/>
        </w:rPr>
        <w:t xml:space="preserve"> properties of food bioactives: the case </w:t>
      </w:r>
      <w:r w:rsidR="00D72C23">
        <w:rPr>
          <w:b/>
          <w:bCs/>
          <w:kern w:val="2"/>
          <w:sz w:val="28"/>
          <w:lang w:val="en-US"/>
        </w:rPr>
        <w:t xml:space="preserve">study </w:t>
      </w:r>
      <w:r w:rsidR="00D80E22">
        <w:rPr>
          <w:b/>
          <w:bCs/>
          <w:kern w:val="2"/>
          <w:sz w:val="28"/>
          <w:lang w:val="en-US"/>
        </w:rPr>
        <w:t>of quercetin</w:t>
      </w:r>
      <w:r w:rsidR="008E1AEE">
        <w:rPr>
          <w:b/>
          <w:bCs/>
          <w:kern w:val="2"/>
          <w:sz w:val="28"/>
          <w:lang w:val="en-US"/>
        </w:rPr>
        <w:t>. Preliminary results.</w:t>
      </w:r>
    </w:p>
    <w:p w14:paraId="3BE7F3EA" w14:textId="77777777" w:rsidR="00CC14B7" w:rsidRPr="001F138C" w:rsidRDefault="00CC14B7" w:rsidP="00CC14B7">
      <w:pPr>
        <w:jc w:val="center"/>
        <w:rPr>
          <w:lang w:val="en-GB"/>
        </w:rPr>
      </w:pPr>
      <w:r w:rsidRPr="001F138C">
        <w:rPr>
          <w:lang w:val="en-GB"/>
        </w:rPr>
        <w:t>Umberto Lanza (lanza.umberto@spes.uniud.it)</w:t>
      </w:r>
    </w:p>
    <w:p w14:paraId="62C0E679" w14:textId="77777777" w:rsidR="00CC14B7" w:rsidRDefault="00CC14B7" w:rsidP="00CC14B7">
      <w:pPr>
        <w:jc w:val="center"/>
        <w:rPr>
          <w:lang w:val="en-US"/>
        </w:rPr>
      </w:pPr>
      <w:r w:rsidRPr="00CC14B7">
        <w:rPr>
          <w:lang w:val="en-US"/>
        </w:rPr>
        <w:t>Dept. of Agricultural, Food, Environmental, and Animal Sciences, University of Udine, Udine, Italy</w:t>
      </w:r>
    </w:p>
    <w:p w14:paraId="4C851D64" w14:textId="19085BA5" w:rsidR="00CC14B7" w:rsidRPr="00F4005B" w:rsidRDefault="003E1667" w:rsidP="00CC14B7">
      <w:pPr>
        <w:jc w:val="center"/>
      </w:pPr>
      <w:r>
        <w:t>Tutors</w:t>
      </w:r>
      <w:r w:rsidR="00CC14B7" w:rsidRPr="00F4005B">
        <w:t>: Prof. Maria Cristina Nicoli</w:t>
      </w:r>
      <w:r w:rsidR="00580E08">
        <w:t>, Prof. Carlo Ennio Michele Pucillo</w:t>
      </w:r>
    </w:p>
    <w:p w14:paraId="72006FB3" w14:textId="2788E83D" w:rsidR="00CC14B7" w:rsidRDefault="00CC14B7" w:rsidP="00C57D26">
      <w:pPr>
        <w:jc w:val="center"/>
        <w:rPr>
          <w:lang w:val="en-GB"/>
        </w:rPr>
      </w:pPr>
      <w:r w:rsidRPr="00EF6249">
        <w:rPr>
          <w:lang w:val="en-GB"/>
        </w:rPr>
        <w:t>Co-</w:t>
      </w:r>
      <w:r w:rsidR="003E1667">
        <w:rPr>
          <w:lang w:val="en-GB"/>
        </w:rPr>
        <w:t>tutor</w:t>
      </w:r>
      <w:r w:rsidRPr="00EF6249">
        <w:rPr>
          <w:lang w:val="en-GB"/>
        </w:rPr>
        <w:t>: Ph.D. Marilisa Alongi</w:t>
      </w:r>
    </w:p>
    <w:p w14:paraId="579EAAA1" w14:textId="77777777" w:rsidR="00C03AA8" w:rsidRPr="00EF6249" w:rsidRDefault="00C03AA8" w:rsidP="00C57D26">
      <w:pPr>
        <w:jc w:val="center"/>
        <w:rPr>
          <w:lang w:val="en-GB"/>
        </w:rPr>
      </w:pPr>
    </w:p>
    <w:p w14:paraId="56ECBB8E" w14:textId="0366B0AC" w:rsidR="00C03AA8" w:rsidRPr="00C03AA8" w:rsidRDefault="00263B8A" w:rsidP="00C03AA8">
      <w:pPr>
        <w:jc w:val="both"/>
        <w:rPr>
          <w:sz w:val="16"/>
          <w:szCs w:val="16"/>
          <w:lang w:val="en-GB"/>
        </w:rPr>
      </w:pPr>
      <w:r>
        <w:rPr>
          <w:sz w:val="16"/>
          <w:szCs w:val="16"/>
          <w:lang w:val="en-GB"/>
        </w:rPr>
        <w:t>The r</w:t>
      </w:r>
      <w:r w:rsidR="00C03AA8" w:rsidRPr="00C03AA8">
        <w:rPr>
          <w:sz w:val="16"/>
          <w:szCs w:val="16"/>
          <w:lang w:val="en-GB"/>
        </w:rPr>
        <w:t>esults here described are part of a wider experimental plan aim</w:t>
      </w:r>
      <w:r w:rsidR="00166D95">
        <w:rPr>
          <w:sz w:val="16"/>
          <w:szCs w:val="16"/>
          <w:lang w:val="en-GB"/>
        </w:rPr>
        <w:t>ed at</w:t>
      </w:r>
      <w:r w:rsidR="00C03AA8" w:rsidRPr="00C03AA8">
        <w:rPr>
          <w:sz w:val="16"/>
          <w:szCs w:val="16"/>
          <w:lang w:val="en-GB"/>
        </w:rPr>
        <w:t xml:space="preserve"> study</w:t>
      </w:r>
      <w:r w:rsidR="00166D95">
        <w:rPr>
          <w:sz w:val="16"/>
          <w:szCs w:val="16"/>
          <w:lang w:val="en-GB"/>
        </w:rPr>
        <w:t>ing</w:t>
      </w:r>
      <w:r w:rsidR="00C03AA8" w:rsidRPr="00C03AA8">
        <w:rPr>
          <w:sz w:val="16"/>
          <w:szCs w:val="16"/>
          <w:lang w:val="en-GB"/>
        </w:rPr>
        <w:t xml:space="preserve"> the fate of quercetin contained in model systems simulating apple or </w:t>
      </w:r>
      <w:r w:rsidR="001C3A7F">
        <w:rPr>
          <w:sz w:val="16"/>
          <w:szCs w:val="16"/>
          <w:lang w:val="en-GB"/>
        </w:rPr>
        <w:t>its</w:t>
      </w:r>
      <w:r w:rsidR="001C3A7F" w:rsidRPr="00C03AA8">
        <w:rPr>
          <w:sz w:val="16"/>
          <w:szCs w:val="16"/>
          <w:lang w:val="en-GB"/>
        </w:rPr>
        <w:t xml:space="preserve"> </w:t>
      </w:r>
      <w:r w:rsidR="00C03AA8" w:rsidRPr="00C03AA8">
        <w:rPr>
          <w:sz w:val="16"/>
          <w:szCs w:val="16"/>
          <w:lang w:val="en-GB"/>
        </w:rPr>
        <w:t>derivatives during the gastrointestinal process. To this purpose</w:t>
      </w:r>
      <w:r w:rsidR="00B04659">
        <w:rPr>
          <w:sz w:val="16"/>
          <w:szCs w:val="16"/>
          <w:lang w:val="en-GB"/>
        </w:rPr>
        <w:t>,</w:t>
      </w:r>
      <w:r w:rsidR="00C03AA8" w:rsidRPr="00C03AA8">
        <w:rPr>
          <w:sz w:val="16"/>
          <w:szCs w:val="16"/>
          <w:lang w:val="en-GB"/>
        </w:rPr>
        <w:t xml:space="preserve"> the effect of </w:t>
      </w:r>
      <w:r w:rsidR="00C03AA8" w:rsidRPr="008377CF">
        <w:rPr>
          <w:i/>
          <w:iCs/>
          <w:sz w:val="16"/>
          <w:szCs w:val="16"/>
          <w:lang w:val="en-GB"/>
        </w:rPr>
        <w:t>in-vitro</w:t>
      </w:r>
      <w:r w:rsidR="00C03AA8" w:rsidRPr="00C03AA8">
        <w:rPr>
          <w:sz w:val="16"/>
          <w:szCs w:val="16"/>
          <w:lang w:val="en-GB"/>
        </w:rPr>
        <w:t xml:space="preserve"> digestion on quercetin antioxidant activity was assessed. </w:t>
      </w:r>
      <w:r w:rsidR="00FC1FBE">
        <w:rPr>
          <w:sz w:val="16"/>
          <w:szCs w:val="16"/>
          <w:lang w:val="en-GB"/>
        </w:rPr>
        <w:t>Quercetin’s</w:t>
      </w:r>
      <w:r w:rsidR="00C03AA8" w:rsidRPr="00C03AA8">
        <w:rPr>
          <w:sz w:val="16"/>
          <w:szCs w:val="16"/>
          <w:lang w:val="en-GB"/>
        </w:rPr>
        <w:t xml:space="preserve"> effect on the inhibition of intestinal α-glucosidase in a colorectal adenocarcinoma cell line Caco-2 was also </w:t>
      </w:r>
      <w:r w:rsidR="0010310B">
        <w:rPr>
          <w:sz w:val="16"/>
          <w:szCs w:val="16"/>
          <w:lang w:val="en-GB"/>
        </w:rPr>
        <w:t>investigated</w:t>
      </w:r>
      <w:r w:rsidR="00C03AA8" w:rsidRPr="00C03AA8">
        <w:rPr>
          <w:sz w:val="16"/>
          <w:szCs w:val="16"/>
          <w:lang w:val="en-GB"/>
        </w:rPr>
        <w:t>.</w:t>
      </w:r>
    </w:p>
    <w:p w14:paraId="152876D0" w14:textId="77777777" w:rsidR="00C03AA8" w:rsidRDefault="00C03AA8" w:rsidP="002B0447">
      <w:pPr>
        <w:jc w:val="center"/>
        <w:rPr>
          <w:lang w:val="en-GB"/>
        </w:rPr>
      </w:pPr>
    </w:p>
    <w:p w14:paraId="7E40BB80" w14:textId="52E4233B" w:rsidR="005C359F" w:rsidRDefault="00EC1375" w:rsidP="002B0447">
      <w:pPr>
        <w:jc w:val="center"/>
        <w:rPr>
          <w:b/>
          <w:kern w:val="2"/>
          <w:sz w:val="24"/>
        </w:rPr>
      </w:pPr>
      <w:r w:rsidRPr="00EC1375">
        <w:rPr>
          <w:b/>
          <w:kern w:val="2"/>
          <w:sz w:val="24"/>
        </w:rPr>
        <w:t>Proprietà “</w:t>
      </w:r>
      <w:r w:rsidRPr="00787074">
        <w:rPr>
          <w:b/>
          <w:i/>
          <w:iCs/>
          <w:kern w:val="2"/>
          <w:sz w:val="24"/>
        </w:rPr>
        <w:t xml:space="preserve">health </w:t>
      </w:r>
      <w:proofErr w:type="spellStart"/>
      <w:r w:rsidRPr="00787074">
        <w:rPr>
          <w:b/>
          <w:i/>
          <w:iCs/>
          <w:kern w:val="2"/>
          <w:sz w:val="24"/>
        </w:rPr>
        <w:t>promoting</w:t>
      </w:r>
      <w:proofErr w:type="spellEnd"/>
      <w:r w:rsidRPr="00EC1375">
        <w:rPr>
          <w:b/>
          <w:kern w:val="2"/>
          <w:sz w:val="24"/>
        </w:rPr>
        <w:t>” di molecole bioattive presenti negli alimenti: il caso studio della quercetina.</w:t>
      </w:r>
    </w:p>
    <w:p w14:paraId="374FA0BB" w14:textId="091D7F78" w:rsidR="0089241B" w:rsidRDefault="00986962" w:rsidP="00724AE3">
      <w:pPr>
        <w:jc w:val="center"/>
        <w:rPr>
          <w:b/>
          <w:kern w:val="2"/>
          <w:sz w:val="24"/>
        </w:rPr>
      </w:pPr>
      <w:r>
        <w:rPr>
          <w:b/>
          <w:kern w:val="2"/>
          <w:sz w:val="24"/>
        </w:rPr>
        <w:t>Risultati preliminari.</w:t>
      </w:r>
    </w:p>
    <w:p w14:paraId="54ED613C" w14:textId="77777777" w:rsidR="00CC14B7" w:rsidRPr="00814D1B" w:rsidRDefault="00CC14B7">
      <w:pPr>
        <w:jc w:val="both"/>
        <w:rPr>
          <w:b/>
          <w:color w:val="FFFFFF" w:themeColor="background1"/>
          <w:kern w:val="2"/>
          <w:sz w:val="24"/>
          <w:lang w:val="en-GB"/>
        </w:rPr>
      </w:pPr>
    </w:p>
    <w:p w14:paraId="4001A2C7" w14:textId="01E914B3" w:rsidR="005F2F26" w:rsidRDefault="008377CF" w:rsidP="00F91553">
      <w:pPr>
        <w:jc w:val="both"/>
        <w:rPr>
          <w:color w:val="000000" w:themeColor="text1"/>
          <w:sz w:val="16"/>
          <w:szCs w:val="16"/>
        </w:rPr>
      </w:pPr>
      <w:r w:rsidRPr="00F91553">
        <w:rPr>
          <w:color w:val="000000" w:themeColor="text1"/>
          <w:sz w:val="16"/>
          <w:szCs w:val="16"/>
        </w:rPr>
        <w:t xml:space="preserve">Lo studio, che si inserisce in una più ampia sperimentazione, ha avuto lo scopo di studiare </w:t>
      </w:r>
      <w:r w:rsidR="009C23AF">
        <w:rPr>
          <w:color w:val="000000" w:themeColor="text1"/>
          <w:sz w:val="16"/>
          <w:szCs w:val="16"/>
        </w:rPr>
        <w:t xml:space="preserve">l’effetto </w:t>
      </w:r>
      <w:r w:rsidR="009C23AF" w:rsidRPr="00F91553">
        <w:rPr>
          <w:color w:val="000000" w:themeColor="text1"/>
          <w:sz w:val="16"/>
          <w:szCs w:val="16"/>
        </w:rPr>
        <w:t xml:space="preserve">sull’attività antiossidante </w:t>
      </w:r>
      <w:r w:rsidR="0053338F">
        <w:rPr>
          <w:color w:val="000000" w:themeColor="text1"/>
          <w:sz w:val="16"/>
          <w:szCs w:val="16"/>
        </w:rPr>
        <w:t>della quercetina contenuta in alimen</w:t>
      </w:r>
      <w:r w:rsidR="00D81031">
        <w:rPr>
          <w:color w:val="000000" w:themeColor="text1"/>
          <w:sz w:val="16"/>
          <w:szCs w:val="16"/>
        </w:rPr>
        <w:t>ti modello simulanti una mela o un derivato di mela</w:t>
      </w:r>
      <w:r w:rsidR="009C23AF">
        <w:rPr>
          <w:color w:val="000000" w:themeColor="text1"/>
          <w:sz w:val="16"/>
          <w:szCs w:val="16"/>
        </w:rPr>
        <w:t>, del</w:t>
      </w:r>
      <w:r w:rsidRPr="00F91553">
        <w:rPr>
          <w:color w:val="000000" w:themeColor="text1"/>
          <w:sz w:val="16"/>
          <w:szCs w:val="16"/>
        </w:rPr>
        <w:t xml:space="preserve"> processo digestivo </w:t>
      </w:r>
      <w:r w:rsidRPr="00F91553">
        <w:rPr>
          <w:i/>
          <w:iCs/>
          <w:color w:val="000000" w:themeColor="text1"/>
          <w:sz w:val="16"/>
          <w:szCs w:val="16"/>
        </w:rPr>
        <w:t>in-vitro</w:t>
      </w:r>
      <w:r w:rsidR="000408ED" w:rsidRPr="000408ED">
        <w:rPr>
          <w:color w:val="000000" w:themeColor="text1"/>
          <w:sz w:val="16"/>
          <w:szCs w:val="16"/>
        </w:rPr>
        <w:t>.</w:t>
      </w:r>
      <w:r w:rsidRPr="00F91553">
        <w:rPr>
          <w:color w:val="000000" w:themeColor="text1"/>
          <w:sz w:val="16"/>
          <w:szCs w:val="16"/>
        </w:rPr>
        <w:t xml:space="preserve"> </w:t>
      </w:r>
      <w:r w:rsidR="000408ED">
        <w:rPr>
          <w:color w:val="000000" w:themeColor="text1"/>
          <w:sz w:val="16"/>
          <w:szCs w:val="16"/>
        </w:rPr>
        <w:t xml:space="preserve">Parallelamente è stata </w:t>
      </w:r>
      <w:r w:rsidR="00C12DA8">
        <w:rPr>
          <w:color w:val="000000" w:themeColor="text1"/>
          <w:sz w:val="16"/>
          <w:szCs w:val="16"/>
        </w:rPr>
        <w:t xml:space="preserve">anche </w:t>
      </w:r>
      <w:r w:rsidR="000408ED">
        <w:rPr>
          <w:color w:val="000000" w:themeColor="text1"/>
          <w:sz w:val="16"/>
          <w:szCs w:val="16"/>
        </w:rPr>
        <w:t>v</w:t>
      </w:r>
      <w:r w:rsidR="00C12DA8">
        <w:rPr>
          <w:color w:val="000000" w:themeColor="text1"/>
          <w:sz w:val="16"/>
          <w:szCs w:val="16"/>
        </w:rPr>
        <w:t xml:space="preserve">alutata </w:t>
      </w:r>
      <w:r w:rsidRPr="00F91553">
        <w:rPr>
          <w:color w:val="000000" w:themeColor="text1"/>
          <w:sz w:val="16"/>
          <w:szCs w:val="16"/>
        </w:rPr>
        <w:t xml:space="preserve">l’azione di questa molecola bioattiva sull’enzima </w:t>
      </w:r>
      <w:r w:rsidR="00F57891">
        <w:rPr>
          <w:color w:val="000000" w:themeColor="text1"/>
          <w:sz w:val="16"/>
          <w:szCs w:val="16"/>
        </w:rPr>
        <w:t xml:space="preserve">umano </w:t>
      </w:r>
      <w:r w:rsidRPr="00F91553">
        <w:rPr>
          <w:color w:val="000000" w:themeColor="text1"/>
          <w:sz w:val="16"/>
          <w:szCs w:val="16"/>
        </w:rPr>
        <w:t xml:space="preserve">α-glucosidasi </w:t>
      </w:r>
      <w:r w:rsidR="00EB7EB2">
        <w:rPr>
          <w:color w:val="000000" w:themeColor="text1"/>
          <w:sz w:val="16"/>
          <w:szCs w:val="16"/>
        </w:rPr>
        <w:t>nel contesto del</w:t>
      </w:r>
      <w:r w:rsidRPr="00F91553">
        <w:rPr>
          <w:color w:val="000000" w:themeColor="text1"/>
          <w:sz w:val="16"/>
          <w:szCs w:val="16"/>
        </w:rPr>
        <w:t>l’assorbimento di glucosio a livello intestinale.</w:t>
      </w:r>
    </w:p>
    <w:p w14:paraId="71C80F73" w14:textId="77777777" w:rsidR="00EC024E" w:rsidRDefault="00EC024E" w:rsidP="00EC024E">
      <w:pPr>
        <w:jc w:val="both"/>
        <w:rPr>
          <w:b/>
          <w:kern w:val="2"/>
          <w:lang w:val="en-GB"/>
        </w:rPr>
      </w:pPr>
    </w:p>
    <w:p w14:paraId="104E17CA" w14:textId="199267CB" w:rsidR="00EC024E" w:rsidRPr="00814D1B" w:rsidRDefault="00301056" w:rsidP="00EC024E">
      <w:pPr>
        <w:jc w:val="both"/>
        <w:rPr>
          <w:bCs/>
          <w:kern w:val="2"/>
          <w:lang w:val="en-GB"/>
        </w:rPr>
      </w:pPr>
      <w:r>
        <w:rPr>
          <w:b/>
          <w:kern w:val="2"/>
          <w:lang w:val="en-GB"/>
        </w:rPr>
        <w:t>Keywords</w:t>
      </w:r>
      <w:r w:rsidR="00EC024E" w:rsidRPr="00814D1B">
        <w:rPr>
          <w:b/>
          <w:kern w:val="2"/>
          <w:lang w:val="en-GB"/>
        </w:rPr>
        <w:t>:</w:t>
      </w:r>
      <w:r w:rsidR="00EC024E" w:rsidRPr="00814D1B">
        <w:rPr>
          <w:bCs/>
          <w:kern w:val="2"/>
          <w:lang w:val="en-GB"/>
        </w:rPr>
        <w:t xml:space="preserve"> </w:t>
      </w:r>
      <w:r w:rsidR="00EC024E">
        <w:rPr>
          <w:bCs/>
          <w:kern w:val="2"/>
          <w:lang w:val="en-GB"/>
        </w:rPr>
        <w:t xml:space="preserve">antioxidant activity, </w:t>
      </w:r>
      <w:r>
        <w:rPr>
          <w:bCs/>
          <w:i/>
          <w:iCs/>
          <w:kern w:val="2"/>
          <w:lang w:val="en-GB"/>
        </w:rPr>
        <w:t>in-</w:t>
      </w:r>
      <w:r w:rsidRPr="00301056">
        <w:rPr>
          <w:bCs/>
          <w:i/>
          <w:iCs/>
          <w:kern w:val="2"/>
          <w:lang w:val="en-GB"/>
        </w:rPr>
        <w:t>vitro</w:t>
      </w:r>
      <w:r>
        <w:rPr>
          <w:bCs/>
          <w:kern w:val="2"/>
          <w:lang w:val="en-GB"/>
        </w:rPr>
        <w:t xml:space="preserve"> digestion, </w:t>
      </w:r>
      <w:r w:rsidR="00EC024E" w:rsidRPr="00301056">
        <w:rPr>
          <w:bCs/>
          <w:kern w:val="2"/>
          <w:lang w:val="en-GB"/>
        </w:rPr>
        <w:t>quercetin</w:t>
      </w:r>
      <w:r w:rsidR="00EC024E" w:rsidRPr="00814D1B">
        <w:rPr>
          <w:bCs/>
          <w:kern w:val="2"/>
          <w:lang w:val="en-GB"/>
        </w:rPr>
        <w:t>, pectin,</w:t>
      </w:r>
      <w:r w:rsidR="00EC024E" w:rsidRPr="00814D1B">
        <w:rPr>
          <w:lang w:val="en-GB"/>
        </w:rPr>
        <w:t xml:space="preserve"> </w:t>
      </w:r>
      <w:r w:rsidR="00EC024E" w:rsidRPr="00F91553">
        <w:rPr>
          <w:lang w:val="en-GB"/>
        </w:rPr>
        <w:t>antihyperglycemic</w:t>
      </w:r>
      <w:r w:rsidR="00EC024E">
        <w:rPr>
          <w:lang w:val="en-GB"/>
        </w:rPr>
        <w:t>, α-glucosidase</w:t>
      </w:r>
    </w:p>
    <w:p w14:paraId="58355015" w14:textId="77777777" w:rsidR="00EC024E" w:rsidRPr="00EC024E" w:rsidRDefault="00EC024E" w:rsidP="00F91553">
      <w:pPr>
        <w:jc w:val="both"/>
        <w:rPr>
          <w:color w:val="000000" w:themeColor="text1"/>
          <w:sz w:val="16"/>
          <w:szCs w:val="16"/>
          <w:lang w:val="en-GB"/>
        </w:rPr>
      </w:pPr>
    </w:p>
    <w:p w14:paraId="430774CB" w14:textId="2E8E16B2" w:rsidR="00E04011" w:rsidRPr="00F91553" w:rsidRDefault="00FB589C" w:rsidP="00F91553">
      <w:pPr>
        <w:pStyle w:val="Heading1"/>
        <w:rPr>
          <w:lang w:val="en-GB"/>
        </w:rPr>
      </w:pPr>
      <w:r w:rsidRPr="00F91553">
        <w:rPr>
          <w:lang w:val="en-GB"/>
        </w:rPr>
        <w:t xml:space="preserve">1. </w:t>
      </w:r>
      <w:r w:rsidR="00120EEF" w:rsidRPr="00F91553">
        <w:rPr>
          <w:lang w:val="en-GB"/>
        </w:rPr>
        <w:t>Introduction</w:t>
      </w:r>
    </w:p>
    <w:p w14:paraId="33604DE6" w14:textId="4816960D" w:rsidR="008163B4" w:rsidRPr="00F91553" w:rsidRDefault="00BE16FD" w:rsidP="00F91553">
      <w:pPr>
        <w:jc w:val="both"/>
        <w:rPr>
          <w:lang w:val="en-GB"/>
        </w:rPr>
      </w:pPr>
      <w:r w:rsidRPr="00F91553">
        <w:rPr>
          <w:lang w:val="en-GB"/>
        </w:rPr>
        <w:t xml:space="preserve">Quercetin is a known bioactive compound that can be found in several fruits and vegetables. </w:t>
      </w:r>
      <w:r w:rsidR="00992E47" w:rsidRPr="00F91553">
        <w:rPr>
          <w:lang w:val="en-GB"/>
        </w:rPr>
        <w:t>T</w:t>
      </w:r>
      <w:r w:rsidRPr="00F91553">
        <w:rPr>
          <w:lang w:val="en-GB"/>
        </w:rPr>
        <w:t>his polyphenol is recognized to exert several beneficial effects such as antioxidant</w:t>
      </w:r>
      <w:r w:rsidR="0003099A" w:rsidRPr="00F91553">
        <w:rPr>
          <w:lang w:val="en-GB"/>
        </w:rPr>
        <w:t xml:space="preserve">, </w:t>
      </w:r>
      <w:r w:rsidRPr="00F91553">
        <w:rPr>
          <w:lang w:val="en-GB"/>
        </w:rPr>
        <w:t>anti-inflammatory</w:t>
      </w:r>
      <w:r w:rsidR="00C30377" w:rsidRPr="00F91553">
        <w:rPr>
          <w:lang w:val="en-GB"/>
        </w:rPr>
        <w:t>,</w:t>
      </w:r>
      <w:r w:rsidR="0003099A" w:rsidRPr="00F91553">
        <w:rPr>
          <w:lang w:val="en-GB"/>
        </w:rPr>
        <w:t xml:space="preserve"> and </w:t>
      </w:r>
      <w:r w:rsidR="00C30377" w:rsidRPr="00F91553">
        <w:rPr>
          <w:lang w:val="en-GB"/>
        </w:rPr>
        <w:t>antihyperglycemic activit</w:t>
      </w:r>
      <w:r w:rsidR="0003099A" w:rsidRPr="00F91553">
        <w:rPr>
          <w:lang w:val="en-GB"/>
        </w:rPr>
        <w:t>ies</w:t>
      </w:r>
      <w:r w:rsidRPr="00F91553">
        <w:rPr>
          <w:lang w:val="en-US"/>
        </w:rPr>
        <w:t xml:space="preserve">. </w:t>
      </w:r>
      <w:r w:rsidR="008F6048" w:rsidRPr="00F91553">
        <w:rPr>
          <w:lang w:val="en-US"/>
        </w:rPr>
        <w:t xml:space="preserve">Although all these effects have been repeatedly reported, </w:t>
      </w:r>
      <w:r w:rsidR="008F6048" w:rsidRPr="00F91553">
        <w:rPr>
          <w:lang w:val="en-GB"/>
        </w:rPr>
        <w:t>literature</w:t>
      </w:r>
      <w:r w:rsidRPr="00F91553">
        <w:rPr>
          <w:lang w:val="en-GB"/>
        </w:rPr>
        <w:t xml:space="preserve"> results on </w:t>
      </w:r>
      <w:r w:rsidR="003A7A8D" w:rsidRPr="00F91553">
        <w:rPr>
          <w:lang w:val="en-GB"/>
        </w:rPr>
        <w:t>quercetin’s</w:t>
      </w:r>
      <w:r w:rsidRPr="00F91553">
        <w:rPr>
          <w:lang w:val="en-GB"/>
        </w:rPr>
        <w:t xml:space="preserve"> physiological effects sound still controversial and the mechanisms by which it exerts these functions, especially when it </w:t>
      </w:r>
      <w:r w:rsidR="003A7A8D" w:rsidRPr="00F91553">
        <w:rPr>
          <w:lang w:val="en-GB"/>
        </w:rPr>
        <w:t xml:space="preserve">is </w:t>
      </w:r>
      <w:r w:rsidRPr="00F91553">
        <w:rPr>
          <w:lang w:val="en-GB"/>
        </w:rPr>
        <w:t xml:space="preserve">assumed with the diet, are far </w:t>
      </w:r>
      <w:r w:rsidR="00DE6517" w:rsidRPr="00F91553">
        <w:rPr>
          <w:lang w:val="en-GB"/>
        </w:rPr>
        <w:t xml:space="preserve">from being </w:t>
      </w:r>
      <w:r w:rsidRPr="00F91553">
        <w:rPr>
          <w:lang w:val="en-GB"/>
        </w:rPr>
        <w:t xml:space="preserve">elucidated </w:t>
      </w:r>
      <w:r w:rsidRPr="00F91553">
        <w:rPr>
          <w:lang w:val="en-GB"/>
        </w:rPr>
        <w:fldChar w:fldCharType="begin" w:fldLock="1"/>
      </w:r>
      <w:r w:rsidR="002F5188">
        <w:rPr>
          <w:lang w:val="en-GB"/>
        </w:rPr>
        <w:instrText>ADDIN CSL_CITATION {"citationItems":[{"id":"ITEM-1","itemData":{"DOI":"10.3390/ijms11041321","ISSN":"14220067","PMID":"20480022","abstract":"The current interest in polyphenols has been driven primarily by epidemiological studies. However, to establish conclusive evidence for the effectiveness of dietary polyphenols in disease prevention, it is useful to better define the bioavailability of the polyphenols, so that their biological activity can be evaluated. The bioavailability appears to differ greatly among the various phenolic compounds, and the most abundant ones in our diet are not necessarily those that have the best bioavailability profile. In the present review, we focus on the factors influencing the bioavailability of the polyphenols. Moreover, a critical overview on the difficulties and the controversies of the studies on the bioavailability is discussed. © 2010 by the authors.","author":[{"dropping-particle":"","family":"D'Archivio","given":"Massimo","non-dropping-particle":"","parse-names":false,"suffix":""},{"dropping-particle":"","family":"Filesi","given":"Carmelina","non-dropping-particle":"","parse-names":false,"suffix":""},{"dropping-particle":"","family":"Varì","given":"Rosaria","non-dropping-particle":"","parse-names":false,"suffix":""},{"dropping-particle":"","family":"Scazzocchio","given":"Beatrice","non-dropping-particle":"","parse-names":false,"suffix":""},{"dropping-particle":"","family":"Masella","given":"Roberta","non-dropping-particle":"","parse-names":false,"suffix":""}],"container-title":"International Journal of Molecular Sciences","id":"ITEM-1","issue":"4","issued":{"date-parts":[["2010"]]},"page":"1321-1342","title":"Bioavailability of the polyphenols: Status and controversies","type":"article-journal","volume":"11"},"uris":["http://www.mendeley.com/documents/?uuid=d4f6bea2-9a2a-4b4d-9ba7-bc8c64f61813"]}],"mendeley":{"formattedCitation":"(D’Archivio &lt;i&gt;et al.&lt;/i&gt;, 2010)","plainTextFormattedCitation":"(D’Archivio et al., 2010)","previouslyFormattedCitation":"(D’Archivio et al., 2010)"},"properties":{"noteIndex":0},"schema":"https://github.com/citation-style-language/schema/raw/master/csl-citation.json"}</w:instrText>
      </w:r>
      <w:r w:rsidRPr="00F91553">
        <w:rPr>
          <w:lang w:val="en-GB"/>
        </w:rPr>
        <w:fldChar w:fldCharType="separate"/>
      </w:r>
      <w:r w:rsidR="002F5188" w:rsidRPr="002F5188">
        <w:rPr>
          <w:noProof/>
          <w:lang w:val="en-GB"/>
        </w:rPr>
        <w:t xml:space="preserve">(D’Archivio </w:t>
      </w:r>
      <w:r w:rsidR="002F5188" w:rsidRPr="002F5188">
        <w:rPr>
          <w:i/>
          <w:noProof/>
          <w:lang w:val="en-GB"/>
        </w:rPr>
        <w:t>et al.</w:t>
      </w:r>
      <w:r w:rsidR="002F5188" w:rsidRPr="002F5188">
        <w:rPr>
          <w:noProof/>
          <w:lang w:val="en-GB"/>
        </w:rPr>
        <w:t>, 2010)</w:t>
      </w:r>
      <w:r w:rsidRPr="00F91553">
        <w:rPr>
          <w:lang w:val="en-GB"/>
        </w:rPr>
        <w:fldChar w:fldCharType="end"/>
      </w:r>
      <w:r w:rsidRPr="00F91553">
        <w:rPr>
          <w:lang w:val="en-GB"/>
        </w:rPr>
        <w:t xml:space="preserve">. It is a matter of fact that quercetin activity is likely to be affected by the interactions among food components </w:t>
      </w:r>
      <w:r w:rsidR="00C3054E" w:rsidRPr="00F91553">
        <w:rPr>
          <w:lang w:val="en-GB"/>
        </w:rPr>
        <w:t xml:space="preserve">occurring </w:t>
      </w:r>
      <w:r w:rsidRPr="00F91553">
        <w:rPr>
          <w:lang w:val="en-GB"/>
        </w:rPr>
        <w:t>before and during the digestion process</w:t>
      </w:r>
      <w:r w:rsidR="00FE3954" w:rsidRPr="00F91553">
        <w:rPr>
          <w:lang w:val="en-GB"/>
        </w:rPr>
        <w:t xml:space="preserve"> </w:t>
      </w:r>
      <w:r w:rsidR="00FC4B6A" w:rsidRPr="00F91553">
        <w:rPr>
          <w:lang w:val="en-GB"/>
        </w:rPr>
        <w:fldChar w:fldCharType="begin" w:fldLock="1"/>
      </w:r>
      <w:r w:rsidR="002F5188">
        <w:rPr>
          <w:lang w:val="en-GB"/>
        </w:rPr>
        <w:instrText>ADDIN CSL_CITATION {"citationItems":[{"id":"ITEM-1","itemData":{"DOI":"10.1111/IJFS.16446","ISSN":"1365-2621","abstract":"The present study aimed at understanding the response of dietary fibres and phenolic compounds to apple matrix disintegration and thermal treatment. Apple was processed by mimicking industrial operations of blanching, destructuring by high-speed homogenisation (HSH) or high-pressure homogenisation (HPH), and pasteurisation. A viscous puree (0.73 Pa × s), made of juice embedding intact cells and large cell clusters, was obtained by HSH. Conversely, HPH completely disrupted apple tissue leading to a fluid homogenate (0.27 Pa × s) in which the fibrous matrix was suspended. Despite these differences, apple puree and homogenate presented similar content of total and soluble dietary fibre, with no significant differences in the chemical structure of apple pectin, as demonstrated by FT-IR and NMR analyses. Apple puree and homogenate retained more than 80% of the phenolic content originally present in apple pulp (about 2125 mg/gdw) without detriment to radical scavenging activity. This minor phenolic depletion, regardless of the different extent of mechanical disintegration, was mainly due to the decrease of thermolabile flavanols upon application of analogous heat treatments.","author":[{"dropping-particle":"","family":"Alongi","given":"Marilisa","non-dropping-particle":"","parse-names":false,"suffix":""},{"dropping-particle":"","family":"Manzocco","given":"Lara","non-dropping-particle":"","parse-names":false,"suffix":""},{"dropping-particle":"","family":"Comuzzi","given":"Clara","non-dropping-particle":"","parse-names":false,"suffix":""},{"dropping-particle":"","family":"Gorassini","given":"Andrea","non-dropping-particle":"","parse-names":false,"suffix":""},{"dropping-particle":"","family":"Verardo","given":"Giancarlo","non-dropping-particle":"","parse-names":false,"suffix":""},{"dropping-particle":"","family":"Rossi","given":"Anna","non-dropping-particle":"","parse-names":false,"suffix":""},{"dropping-particle":"","family":"Anese","given":"Monica","non-dropping-particle":"","parse-names":false,"suffix":""},{"dropping-particle":"","family":"Nicoli","given":"Maria Cristina","non-dropping-particle":"","parse-names":false,"suffix":""}],"container-title":"International Journal of Food Science &amp; Technology","id":"ITEM-1","issue":"6","issued":{"date-parts":[["2023","6","1"]]},"page":"3189-3200","publisher":"John Wiley &amp; Sons, Ltd","title":"The impact of apple destructuring and thermal treatment on bioactive compounds: the fate of dietary fibre and polyphenols in puree and homogenate","type":"article-journal","volume":"58"},"uris":["http://www.mendeley.com/documents/?uuid=67484d1c-f812-31ee-8c90-396a457dc086"]}],"mendeley":{"formattedCitation":"(Alongi &lt;i&gt;et al.&lt;/i&gt;, 2023)","plainTextFormattedCitation":"(Alongi et al., 2023)","previouslyFormattedCitation":"(Alongi et al., 2023)"},"properties":{"noteIndex":0},"schema":"https://github.com/citation-style-language/schema/raw/master/csl-citation.json"}</w:instrText>
      </w:r>
      <w:r w:rsidR="00FC4B6A" w:rsidRPr="00F91553">
        <w:rPr>
          <w:lang w:val="en-GB"/>
        </w:rPr>
        <w:fldChar w:fldCharType="separate"/>
      </w:r>
      <w:r w:rsidR="002F5188" w:rsidRPr="002F5188">
        <w:rPr>
          <w:noProof/>
          <w:lang w:val="en-GB"/>
        </w:rPr>
        <w:t xml:space="preserve">(Alongi </w:t>
      </w:r>
      <w:r w:rsidR="002F5188" w:rsidRPr="002F5188">
        <w:rPr>
          <w:i/>
          <w:noProof/>
          <w:lang w:val="en-GB"/>
        </w:rPr>
        <w:t>et al.</w:t>
      </w:r>
      <w:r w:rsidR="002F5188" w:rsidRPr="002F5188">
        <w:rPr>
          <w:noProof/>
          <w:lang w:val="en-GB"/>
        </w:rPr>
        <w:t>, 2023)</w:t>
      </w:r>
      <w:r w:rsidR="00FC4B6A" w:rsidRPr="00F91553">
        <w:rPr>
          <w:lang w:val="en-GB"/>
        </w:rPr>
        <w:fldChar w:fldCharType="end"/>
      </w:r>
      <w:r w:rsidRPr="00F91553">
        <w:rPr>
          <w:lang w:val="en-GB"/>
        </w:rPr>
        <w:t>. Starting from this assumption, the study here described aims to:</w:t>
      </w:r>
    </w:p>
    <w:p w14:paraId="37C41313" w14:textId="3F1C9193" w:rsidR="008163B4" w:rsidRPr="00F91553" w:rsidRDefault="008163B4" w:rsidP="00F91553">
      <w:pPr>
        <w:ind w:left="284"/>
        <w:jc w:val="both"/>
        <w:rPr>
          <w:lang w:val="en-GB"/>
        </w:rPr>
      </w:pPr>
      <w:r w:rsidRPr="00F91553">
        <w:rPr>
          <w:lang w:val="en-GB"/>
        </w:rPr>
        <w:t>A1</w:t>
      </w:r>
      <w:r w:rsidR="00BE16FD" w:rsidRPr="00F91553">
        <w:rPr>
          <w:lang w:val="en-GB"/>
        </w:rPr>
        <w:t xml:space="preserve">) </w:t>
      </w:r>
      <w:r w:rsidR="00D8079B" w:rsidRPr="00F91553">
        <w:rPr>
          <w:lang w:val="en-GB"/>
        </w:rPr>
        <w:t>Understand</w:t>
      </w:r>
      <w:r w:rsidR="00BE16FD" w:rsidRPr="00F91553">
        <w:rPr>
          <w:lang w:val="en-GB"/>
        </w:rPr>
        <w:t xml:space="preserve"> the effect of the digestive process on the antioxidant activity of quercetin when contained in </w:t>
      </w:r>
      <w:r w:rsidR="00D75D24" w:rsidRPr="00F91553">
        <w:rPr>
          <w:lang w:val="en-GB"/>
        </w:rPr>
        <w:t>a model system</w:t>
      </w:r>
      <w:r w:rsidR="00BE16FD" w:rsidRPr="00F91553">
        <w:rPr>
          <w:lang w:val="en-GB"/>
        </w:rPr>
        <w:t xml:space="preserve"> mimicking an apple</w:t>
      </w:r>
      <w:r w:rsidR="002A40B0" w:rsidRPr="00F91553">
        <w:rPr>
          <w:lang w:val="en-GB"/>
        </w:rPr>
        <w:t>.</w:t>
      </w:r>
    </w:p>
    <w:p w14:paraId="510DEAC4" w14:textId="61F8EADF" w:rsidR="002A40B0" w:rsidRPr="00F91553" w:rsidRDefault="008163B4" w:rsidP="00F91553">
      <w:pPr>
        <w:ind w:left="284"/>
        <w:jc w:val="both"/>
        <w:rPr>
          <w:lang w:val="en-GB"/>
        </w:rPr>
      </w:pPr>
      <w:r w:rsidRPr="00F91553">
        <w:rPr>
          <w:lang w:val="en-GB"/>
        </w:rPr>
        <w:t>A2</w:t>
      </w:r>
      <w:r w:rsidR="00BE16FD" w:rsidRPr="00F91553">
        <w:rPr>
          <w:lang w:val="en-GB"/>
        </w:rPr>
        <w:t xml:space="preserve">) </w:t>
      </w:r>
      <w:r w:rsidR="00D8079B" w:rsidRPr="00F91553">
        <w:rPr>
          <w:lang w:val="en-GB"/>
        </w:rPr>
        <w:t>E</w:t>
      </w:r>
      <w:r w:rsidR="00BE16FD" w:rsidRPr="00F91553">
        <w:rPr>
          <w:lang w:val="en-GB"/>
        </w:rPr>
        <w:t xml:space="preserve">lucidate the ability of quercetin to regulate glucose absorption mechanisms </w:t>
      </w:r>
      <w:r w:rsidR="002A40B0" w:rsidRPr="00F91553">
        <w:rPr>
          <w:lang w:val="en-GB"/>
        </w:rPr>
        <w:t>at</w:t>
      </w:r>
      <w:r w:rsidR="00BE16FD" w:rsidRPr="00F91553">
        <w:rPr>
          <w:lang w:val="en-GB"/>
        </w:rPr>
        <w:t xml:space="preserve"> intestinal level by using Caco-2 cell lines.</w:t>
      </w:r>
    </w:p>
    <w:p w14:paraId="5079B3EB" w14:textId="00D1B261" w:rsidR="009B6E64" w:rsidRPr="00F91553" w:rsidRDefault="002A40B0" w:rsidP="00F91553">
      <w:pPr>
        <w:jc w:val="both"/>
        <w:rPr>
          <w:lang w:val="en-GB"/>
        </w:rPr>
      </w:pPr>
      <w:r w:rsidRPr="00F91553">
        <w:rPr>
          <w:lang w:val="en-GB"/>
        </w:rPr>
        <w:t>The results</w:t>
      </w:r>
      <w:r w:rsidR="00BE16FD" w:rsidRPr="00F91553">
        <w:rPr>
          <w:lang w:val="en-GB"/>
        </w:rPr>
        <w:t xml:space="preserve"> here reported are part of a wider experimental plan whose main objective is to better understand how and in which extent food composition and structure may affect some mechanisms at the basis of quercetin physiological effects.</w:t>
      </w:r>
    </w:p>
    <w:p w14:paraId="21E02902" w14:textId="4440C476" w:rsidR="000B2C98" w:rsidRPr="00F91553" w:rsidRDefault="00E74724" w:rsidP="00F91553">
      <w:pPr>
        <w:pStyle w:val="Heading1"/>
      </w:pPr>
      <w:r w:rsidRPr="00F91553">
        <w:t>2. Materials and Methods</w:t>
      </w:r>
    </w:p>
    <w:p w14:paraId="4AC3BE6D" w14:textId="04F67E7E" w:rsidR="008C1E00" w:rsidRPr="00F91553" w:rsidRDefault="008C1E00" w:rsidP="00F91553">
      <w:pPr>
        <w:pStyle w:val="Heading1"/>
        <w:rPr>
          <w:sz w:val="20"/>
          <w:szCs w:val="20"/>
        </w:rPr>
      </w:pPr>
      <w:r w:rsidRPr="00F91553">
        <w:rPr>
          <w:sz w:val="20"/>
          <w:szCs w:val="20"/>
        </w:rPr>
        <w:t xml:space="preserve">2.1 Antioxidant activity on </w:t>
      </w:r>
      <w:r w:rsidR="00FC4B6A" w:rsidRPr="00F91553">
        <w:rPr>
          <w:sz w:val="20"/>
          <w:szCs w:val="20"/>
        </w:rPr>
        <w:t>food model</w:t>
      </w:r>
      <w:r w:rsidRPr="00F91553">
        <w:rPr>
          <w:sz w:val="20"/>
          <w:szCs w:val="20"/>
        </w:rPr>
        <w:t xml:space="preserve"> system</w:t>
      </w:r>
    </w:p>
    <w:p w14:paraId="40FF53DD" w14:textId="2F00E32D" w:rsidR="0021429B" w:rsidRPr="00F91553" w:rsidRDefault="00E90F4F" w:rsidP="00F91553">
      <w:pPr>
        <w:jc w:val="both"/>
        <w:rPr>
          <w:color w:val="000000"/>
          <w:lang w:val="en-GB"/>
        </w:rPr>
      </w:pPr>
      <w:r w:rsidRPr="00F91553">
        <w:rPr>
          <w:color w:val="000000"/>
          <w:lang w:val="en-GB"/>
        </w:rPr>
        <w:t xml:space="preserve">The following </w:t>
      </w:r>
      <w:r w:rsidR="00984792" w:rsidRPr="00F91553">
        <w:rPr>
          <w:color w:val="000000"/>
          <w:lang w:val="en-GB"/>
        </w:rPr>
        <w:t>a</w:t>
      </w:r>
      <w:r w:rsidR="00355185" w:rsidRPr="00F91553">
        <w:rPr>
          <w:color w:val="000000"/>
          <w:lang w:val="en-GB"/>
        </w:rPr>
        <w:t xml:space="preserve">pple </w:t>
      </w:r>
      <w:r w:rsidR="00FC4B6A" w:rsidRPr="00F91553">
        <w:rPr>
          <w:color w:val="000000"/>
          <w:lang w:val="en-GB"/>
        </w:rPr>
        <w:t>model</w:t>
      </w:r>
      <w:r w:rsidR="00355185" w:rsidRPr="00F91553">
        <w:rPr>
          <w:color w:val="000000"/>
          <w:lang w:val="en-GB"/>
        </w:rPr>
        <w:t xml:space="preserve"> systems</w:t>
      </w:r>
      <w:r w:rsidR="00DA783C" w:rsidRPr="00F91553">
        <w:rPr>
          <w:color w:val="000000"/>
          <w:lang w:val="en-GB"/>
        </w:rPr>
        <w:t xml:space="preserve"> were prepared</w:t>
      </w:r>
      <w:r w:rsidR="00984792" w:rsidRPr="00F91553">
        <w:rPr>
          <w:color w:val="000000"/>
          <w:lang w:val="en-GB"/>
        </w:rPr>
        <w:t>:</w:t>
      </w:r>
      <w:r w:rsidRPr="00F91553">
        <w:rPr>
          <w:color w:val="000000"/>
          <w:lang w:val="en-GB"/>
        </w:rPr>
        <w:t xml:space="preserve"> (</w:t>
      </w:r>
      <w:proofErr w:type="spellStart"/>
      <w:r w:rsidRPr="00F91553">
        <w:rPr>
          <w:i/>
          <w:iCs/>
          <w:color w:val="000000"/>
          <w:lang w:val="en-GB"/>
        </w:rPr>
        <w:t>i</w:t>
      </w:r>
      <w:proofErr w:type="spellEnd"/>
      <w:r w:rsidRPr="00F91553">
        <w:rPr>
          <w:color w:val="000000"/>
          <w:lang w:val="en-GB"/>
        </w:rPr>
        <w:t xml:space="preserve">) </w:t>
      </w:r>
      <w:r w:rsidR="00984792" w:rsidRPr="00F91553">
        <w:rPr>
          <w:color w:val="000000"/>
          <w:lang w:val="en-GB"/>
        </w:rPr>
        <w:t>quercetin-3-glucoside</w:t>
      </w:r>
      <w:r w:rsidR="00AD6CBA" w:rsidRPr="00F91553">
        <w:rPr>
          <w:color w:val="000000"/>
          <w:lang w:val="en-GB"/>
        </w:rPr>
        <w:t xml:space="preserve"> (</w:t>
      </w:r>
      <w:bookmarkStart w:id="0" w:name="OLE_LINK1"/>
      <w:r w:rsidR="00AD6CBA" w:rsidRPr="00F91553">
        <w:rPr>
          <w:color w:val="000000"/>
          <w:lang w:val="en-GB"/>
        </w:rPr>
        <w:t>q-3-glu</w:t>
      </w:r>
      <w:bookmarkEnd w:id="0"/>
      <w:r w:rsidR="00AD6CBA" w:rsidRPr="00F91553">
        <w:rPr>
          <w:color w:val="000000"/>
          <w:lang w:val="en-GB"/>
        </w:rPr>
        <w:t>)</w:t>
      </w:r>
      <w:r w:rsidR="00984792" w:rsidRPr="00F91553">
        <w:rPr>
          <w:color w:val="000000"/>
          <w:lang w:val="en-GB"/>
        </w:rPr>
        <w:t xml:space="preserve"> in sugars solution</w:t>
      </w:r>
      <w:r w:rsidR="00BC6183" w:rsidRPr="00F91553">
        <w:rPr>
          <w:color w:val="000000"/>
          <w:lang w:val="en-GB"/>
        </w:rPr>
        <w:t xml:space="preserve"> that</w:t>
      </w:r>
      <w:r w:rsidR="009C61E2" w:rsidRPr="00F91553">
        <w:rPr>
          <w:color w:val="000000"/>
          <w:lang w:val="en-GB"/>
        </w:rPr>
        <w:t xml:space="preserve"> was obtained by d</w:t>
      </w:r>
      <w:r w:rsidR="00A1770D" w:rsidRPr="00F91553">
        <w:rPr>
          <w:color w:val="000000"/>
          <w:lang w:val="en-GB"/>
        </w:rPr>
        <w:t>i</w:t>
      </w:r>
      <w:r w:rsidR="009C61E2" w:rsidRPr="00F91553">
        <w:rPr>
          <w:color w:val="000000"/>
          <w:lang w:val="en-GB"/>
        </w:rPr>
        <w:t>ssolving</w:t>
      </w:r>
      <w:r w:rsidR="0021429B" w:rsidRPr="00F91553">
        <w:rPr>
          <w:color w:val="000000"/>
          <w:lang w:val="en-GB"/>
        </w:rPr>
        <w:t xml:space="preserve"> </w:t>
      </w:r>
      <w:r w:rsidR="00AD6CBA" w:rsidRPr="00F91553">
        <w:rPr>
          <w:color w:val="000000"/>
          <w:lang w:val="en-GB"/>
        </w:rPr>
        <w:t xml:space="preserve">q-3-glu </w:t>
      </w:r>
      <w:r w:rsidR="009E21D2" w:rsidRPr="00F91553">
        <w:rPr>
          <w:color w:val="000000"/>
          <w:lang w:val="en-GB"/>
        </w:rPr>
        <w:t xml:space="preserve">at a concentration </w:t>
      </w:r>
      <w:r w:rsidR="00425C06" w:rsidRPr="00F91553">
        <w:rPr>
          <w:color w:val="000000"/>
          <w:lang w:val="en-GB"/>
        </w:rPr>
        <w:t xml:space="preserve">of </w:t>
      </w:r>
      <w:r w:rsidR="000732AC" w:rsidRPr="00F91553">
        <w:rPr>
          <w:color w:val="000000"/>
          <w:lang w:val="en-GB"/>
        </w:rPr>
        <w:t>0.33 mg/mL</w:t>
      </w:r>
      <w:r w:rsidR="005D4E5B" w:rsidRPr="00F91553">
        <w:rPr>
          <w:color w:val="000000"/>
          <w:lang w:val="en-GB"/>
        </w:rPr>
        <w:t>,</w:t>
      </w:r>
      <w:r w:rsidR="000732AC" w:rsidRPr="00F91553">
        <w:rPr>
          <w:color w:val="000000"/>
          <w:lang w:val="en-GB"/>
        </w:rPr>
        <w:t xml:space="preserve"> </w:t>
      </w:r>
      <w:r w:rsidR="00FC4B6A" w:rsidRPr="00F91553">
        <w:rPr>
          <w:color w:val="000000"/>
          <w:lang w:val="en-GB"/>
        </w:rPr>
        <w:t>approximated</w:t>
      </w:r>
      <w:r w:rsidR="009E21D2" w:rsidRPr="00F91553">
        <w:rPr>
          <w:color w:val="000000"/>
          <w:lang w:val="en-GB"/>
        </w:rPr>
        <w:t xml:space="preserve"> to the total phenolic content </w:t>
      </w:r>
      <w:r w:rsidR="00355185" w:rsidRPr="00F91553">
        <w:rPr>
          <w:color w:val="000000"/>
          <w:lang w:val="en-GB"/>
        </w:rPr>
        <w:t>reported for</w:t>
      </w:r>
      <w:r w:rsidR="009E21D2" w:rsidRPr="00F91553">
        <w:rPr>
          <w:color w:val="000000"/>
          <w:lang w:val="en-GB"/>
        </w:rPr>
        <w:t xml:space="preserve"> </w:t>
      </w:r>
      <w:r w:rsidR="00355185" w:rsidRPr="00F91553">
        <w:rPr>
          <w:i/>
          <w:iCs/>
          <w:color w:val="000000"/>
          <w:lang w:val="en-GB"/>
        </w:rPr>
        <w:t>Golden delicious</w:t>
      </w:r>
      <w:r w:rsidR="00355185" w:rsidRPr="00F91553">
        <w:rPr>
          <w:color w:val="000000"/>
          <w:lang w:val="en-GB"/>
        </w:rPr>
        <w:t xml:space="preserve"> </w:t>
      </w:r>
      <w:r w:rsidR="00E65C6A" w:rsidRPr="00F91553">
        <w:rPr>
          <w:color w:val="000000"/>
          <w:lang w:val="en-GB"/>
        </w:rPr>
        <w:t xml:space="preserve">apples </w:t>
      </w:r>
      <w:r w:rsidR="00E65C6A" w:rsidRPr="00F91553">
        <w:rPr>
          <w:color w:val="000000"/>
          <w:lang w:val="en-GB"/>
        </w:rPr>
        <w:fldChar w:fldCharType="begin" w:fldLock="1"/>
      </w:r>
      <w:r w:rsidR="002F5188">
        <w:rPr>
          <w:color w:val="000000"/>
          <w:lang w:val="en-GB"/>
        </w:rPr>
        <w:instrText>ADDIN CSL_CITATION {"citationItems":[{"id":"ITEM-1","itemData":{"DOI":"10.1016/j.lwt.2018.08.065","ISSN":"00236438","abstract":"The in vitro α-glucosidase inhibitory activity of raw, mildly (F71.75 = 0.4 min, 5 Log reductions of Cryptosporidium parvum) and intensively (F9012=14.8 min, 2 Log reductions of Alicyclobacillus acidoterrestris) pasteurized apple juice was studied. Raw apple juice (23 mgdw/mL) caused 90% α-glucosidase inhibition. Analogous results were obtained for the mildly treated sample. The most intense treatment reduced by 35% the α-glucosidase inhibition. However, such a decrease was associated with an increase in the phenolic content, suggesting that α-glucosidase inhibition might not rely on these compounds, but depend on more complex mechanisms. Apple juice was combined with acarbose to investigate their interaction towards α-glucosidase inhibition. A synergistic behavior was observed for concentrations &lt;2 mg/mL. Increasing the concentration of the combined system (up to 9 mg/mL) produced an antagonistic effect, while a further increase (&lt;9 mg/mL) allowed approaching an addictive behavior.","author":[{"dropping-particle":"","family":"Alongi","given":"Marilisa","non-dropping-particle":"","parse-names":false,"suffix":""},{"dropping-particle":"","family":"Verardo","given":"Giancarlo","non-dropping-particle":"","parse-names":false,"suffix":""},{"dropping-particle":"","family":"Gorassini","given":"Andrea","non-dropping-particle":"","parse-names":false,"suffix":""},{"dropping-particle":"","family":"Anese","given":"Monica","non-dropping-particle":"","parse-names":false,"suffix":""}],"container-title":"Lwt","id":"ITEM-1","issue":"August","issued":{"date-parts":[["2018"]]},"page":"366-371","publisher":"Elsevier","title":"Effect of pasteurization on in vitro α-glucosidase inhibitory activity of apple juice","type":"article-journal","volume":"98"},"uris":["http://www.mendeley.com/documents/?uuid=7aea08ad-9250-4cba-a130-fc5b9be8ace6"]}],"mendeley":{"formattedCitation":"(Alongi &lt;i&gt;et al.&lt;/i&gt;, 2018)","plainTextFormattedCitation":"(Alongi et al., 2018)","previouslyFormattedCitation":"(Alongi et al., 2018)"},"properties":{"noteIndex":0},"schema":"https://github.com/citation-style-language/schema/raw/master/csl-citation.json"}</w:instrText>
      </w:r>
      <w:r w:rsidR="00E65C6A" w:rsidRPr="00F91553">
        <w:rPr>
          <w:color w:val="000000"/>
          <w:lang w:val="en-GB"/>
        </w:rPr>
        <w:fldChar w:fldCharType="separate"/>
      </w:r>
      <w:r w:rsidR="002F5188" w:rsidRPr="002F5188">
        <w:rPr>
          <w:noProof/>
          <w:color w:val="000000"/>
          <w:lang w:val="en-GB"/>
        </w:rPr>
        <w:t xml:space="preserve">(Alongi </w:t>
      </w:r>
      <w:r w:rsidR="002F5188" w:rsidRPr="002F5188">
        <w:rPr>
          <w:i/>
          <w:noProof/>
          <w:color w:val="000000"/>
          <w:lang w:val="en-GB"/>
        </w:rPr>
        <w:t>et al.</w:t>
      </w:r>
      <w:r w:rsidR="002F5188" w:rsidRPr="002F5188">
        <w:rPr>
          <w:noProof/>
          <w:color w:val="000000"/>
          <w:lang w:val="en-GB"/>
        </w:rPr>
        <w:t>, 2018)</w:t>
      </w:r>
      <w:r w:rsidR="00E65C6A" w:rsidRPr="00F91553">
        <w:rPr>
          <w:color w:val="000000"/>
          <w:lang w:val="en-GB"/>
        </w:rPr>
        <w:fldChar w:fldCharType="end"/>
      </w:r>
      <w:r w:rsidR="00355185" w:rsidRPr="00F91553">
        <w:rPr>
          <w:color w:val="000000"/>
          <w:lang w:val="en-GB"/>
        </w:rPr>
        <w:t>,</w:t>
      </w:r>
      <w:r w:rsidR="00E65C6A" w:rsidRPr="00F91553">
        <w:rPr>
          <w:color w:val="000000"/>
          <w:lang w:val="en-GB"/>
        </w:rPr>
        <w:t xml:space="preserve"> </w:t>
      </w:r>
      <w:r w:rsidR="00DA783C" w:rsidRPr="00F91553">
        <w:rPr>
          <w:color w:val="000000"/>
          <w:lang w:val="en-GB"/>
        </w:rPr>
        <w:t>in</w:t>
      </w:r>
      <w:r w:rsidR="00D5610A" w:rsidRPr="00F91553">
        <w:rPr>
          <w:color w:val="000000"/>
          <w:lang w:val="en-GB"/>
        </w:rPr>
        <w:t xml:space="preserve"> a</w:t>
      </w:r>
      <w:r w:rsidR="00DA783C" w:rsidRPr="00F91553">
        <w:rPr>
          <w:color w:val="000000"/>
          <w:lang w:val="en-GB"/>
        </w:rPr>
        <w:t xml:space="preserve"> </w:t>
      </w:r>
      <w:r w:rsidR="00D5610A" w:rsidRPr="00F91553">
        <w:rPr>
          <w:color w:val="000000"/>
          <w:lang w:val="en-GB"/>
        </w:rPr>
        <w:t>solution containing</w:t>
      </w:r>
      <w:r w:rsidR="003D1DC8" w:rsidRPr="00F91553">
        <w:rPr>
          <w:color w:val="000000"/>
          <w:lang w:val="en-GB"/>
        </w:rPr>
        <w:t xml:space="preserve"> </w:t>
      </w:r>
      <w:r w:rsidR="00355185" w:rsidRPr="00F91553">
        <w:rPr>
          <w:color w:val="000000"/>
          <w:lang w:val="en-GB"/>
        </w:rPr>
        <w:t xml:space="preserve">15 mg/mL </w:t>
      </w:r>
      <w:r w:rsidR="00DF7EB8" w:rsidRPr="00F91553">
        <w:rPr>
          <w:color w:val="000000"/>
          <w:lang w:val="en-GB"/>
        </w:rPr>
        <w:t>glucose</w:t>
      </w:r>
      <w:r w:rsidR="009E21D2" w:rsidRPr="00F91553">
        <w:rPr>
          <w:color w:val="000000"/>
          <w:lang w:val="en-GB"/>
        </w:rPr>
        <w:t xml:space="preserve">, </w:t>
      </w:r>
      <w:r w:rsidR="00355185" w:rsidRPr="00F91553">
        <w:rPr>
          <w:color w:val="000000"/>
          <w:lang w:val="en-GB"/>
        </w:rPr>
        <w:t xml:space="preserve">30 mg/mL </w:t>
      </w:r>
      <w:r w:rsidR="009E21D2" w:rsidRPr="00F91553">
        <w:rPr>
          <w:color w:val="000000"/>
          <w:lang w:val="en-GB"/>
        </w:rPr>
        <w:t xml:space="preserve">fructose, and </w:t>
      </w:r>
      <w:r w:rsidR="00355185" w:rsidRPr="00F91553">
        <w:rPr>
          <w:color w:val="000000"/>
          <w:lang w:val="en-GB"/>
        </w:rPr>
        <w:t xml:space="preserve">4 mg/mL </w:t>
      </w:r>
      <w:r w:rsidR="00DF7EB8" w:rsidRPr="00F91553">
        <w:rPr>
          <w:color w:val="000000"/>
          <w:lang w:val="en-GB"/>
        </w:rPr>
        <w:t>sucrose</w:t>
      </w:r>
      <w:r w:rsidR="0021429B" w:rsidRPr="00F91553">
        <w:rPr>
          <w:color w:val="000000"/>
          <w:lang w:val="en-GB"/>
        </w:rPr>
        <w:t>, mimicking apple sugar concentration</w:t>
      </w:r>
      <w:r w:rsidR="00434A83" w:rsidRPr="00F91553">
        <w:rPr>
          <w:color w:val="000000"/>
          <w:lang w:val="en-GB"/>
        </w:rPr>
        <w:t>;</w:t>
      </w:r>
      <w:r w:rsidR="009C61E2" w:rsidRPr="00F91553">
        <w:rPr>
          <w:color w:val="000000"/>
          <w:lang w:val="en-GB"/>
        </w:rPr>
        <w:t xml:space="preserve"> </w:t>
      </w:r>
      <w:r w:rsidR="00BC6183" w:rsidRPr="00F91553">
        <w:rPr>
          <w:color w:val="000000"/>
          <w:lang w:val="en-GB"/>
        </w:rPr>
        <w:t>(</w:t>
      </w:r>
      <w:r w:rsidR="00BC6183" w:rsidRPr="00F91553">
        <w:rPr>
          <w:i/>
          <w:iCs/>
          <w:color w:val="000000"/>
          <w:lang w:val="en-GB"/>
        </w:rPr>
        <w:t>ii</w:t>
      </w:r>
      <w:r w:rsidR="00BC6183" w:rsidRPr="00F91553">
        <w:rPr>
          <w:color w:val="000000"/>
          <w:lang w:val="en-GB"/>
        </w:rPr>
        <w:t xml:space="preserve">) pectin in sugars solution, which was obtained by dissolving </w:t>
      </w:r>
      <w:r w:rsidR="00031057" w:rsidRPr="00F91553">
        <w:rPr>
          <w:color w:val="000000"/>
          <w:lang w:val="en-GB"/>
        </w:rPr>
        <w:t xml:space="preserve">pectin at a concentration of </w:t>
      </w:r>
      <w:r w:rsidR="00BC6183" w:rsidRPr="00F91553">
        <w:rPr>
          <w:color w:val="000000"/>
          <w:lang w:val="en-GB"/>
        </w:rPr>
        <w:t xml:space="preserve">2.8 mg/mL </w:t>
      </w:r>
      <w:r w:rsidR="00AD6CBA" w:rsidRPr="00F91553">
        <w:rPr>
          <w:color w:val="000000"/>
          <w:lang w:val="en-GB"/>
        </w:rPr>
        <w:fldChar w:fldCharType="begin" w:fldLock="1"/>
      </w:r>
      <w:r w:rsidR="00F91553" w:rsidRPr="00F91553">
        <w:rPr>
          <w:color w:val="000000"/>
          <w:lang w:val="en-GB"/>
        </w:rPr>
        <w:instrText>ADDIN CSL_CITATION {"citationItems":[{"id":"ITEM-1","itemData":{"DOI":"10.1111/j.1365-2621.1997.tb03973.x","ISSN":"00221147","abstract":"Several reviews of pectin as a soluble fiber have included unreliable tables of pectin content for fruits and vegetables. Values given for ranges of pectin content in the fresh, edible portion are actually presented in original reports variously as peel pectin content, dry weight values, soluble rather than total pectins, and some values have been for unripe fruit. This has resulted in reporting pectin levels for some products that may be 2-10 times higher than other published data on the same product. This report examines the original sources and errors of such data and, when available, provides other more substantiated published values.","author":[{"dropping-particle":"","family":"Baker","given":"Robert A.","non-dropping-particle":"","parse-names":false,"suffix":""}],"container-title":"Journal of Food Science","id":"ITEM-1","issue":"2","issued":{"date-parts":[["1997"]]},"page":"225-229","title":"Reassessment of some fruit and vegetable pectin levels","type":"article-journal","volume":"62"},"uris":["http://www.mendeley.com/documents/?uuid=d9fdab00-4fe8-411e-9bf5-335728fc0392"]}],"mendeley":{"formattedCitation":"(Baker, 1997)","plainTextFormattedCitation":"(Baker, 1997)","previouslyFormattedCitation":"(Baker, 1997)"},"properties":{"noteIndex":0},"schema":"https://github.com/citation-style-language/schema/raw/master/csl-citation.json"}</w:instrText>
      </w:r>
      <w:r w:rsidR="00AD6CBA" w:rsidRPr="00F91553">
        <w:rPr>
          <w:color w:val="000000"/>
          <w:lang w:val="en-GB"/>
        </w:rPr>
        <w:fldChar w:fldCharType="separate"/>
      </w:r>
      <w:r w:rsidR="00AD6CBA" w:rsidRPr="00F91553">
        <w:rPr>
          <w:noProof/>
          <w:color w:val="000000"/>
          <w:lang w:val="en-GB"/>
        </w:rPr>
        <w:t>(Baker, 1997)</w:t>
      </w:r>
      <w:r w:rsidR="00AD6CBA" w:rsidRPr="00F91553">
        <w:rPr>
          <w:color w:val="000000"/>
          <w:lang w:val="en-GB"/>
        </w:rPr>
        <w:fldChar w:fldCharType="end"/>
      </w:r>
      <w:r w:rsidR="00A2594F" w:rsidRPr="00F91553">
        <w:rPr>
          <w:color w:val="000000"/>
          <w:lang w:val="en-GB"/>
        </w:rPr>
        <w:t>;</w:t>
      </w:r>
      <w:r w:rsidR="00AD6CBA" w:rsidRPr="00F91553">
        <w:rPr>
          <w:color w:val="000000"/>
          <w:lang w:val="en-GB"/>
        </w:rPr>
        <w:t xml:space="preserve"> </w:t>
      </w:r>
      <w:r w:rsidR="009C61E2" w:rsidRPr="00F91553">
        <w:rPr>
          <w:color w:val="000000"/>
          <w:lang w:val="en-GB"/>
        </w:rPr>
        <w:t>(</w:t>
      </w:r>
      <w:r w:rsidR="009C61E2" w:rsidRPr="00F91553">
        <w:rPr>
          <w:i/>
          <w:iCs/>
          <w:color w:val="000000"/>
          <w:lang w:val="en-GB"/>
        </w:rPr>
        <w:t>ii</w:t>
      </w:r>
      <w:r w:rsidR="00BC6183" w:rsidRPr="00F91553">
        <w:rPr>
          <w:i/>
          <w:iCs/>
          <w:color w:val="000000"/>
          <w:lang w:val="en-GB"/>
        </w:rPr>
        <w:t>i</w:t>
      </w:r>
      <w:r w:rsidR="009C61E2" w:rsidRPr="00F91553">
        <w:rPr>
          <w:color w:val="000000"/>
          <w:lang w:val="en-GB"/>
        </w:rPr>
        <w:t xml:space="preserve">) </w:t>
      </w:r>
      <w:r w:rsidR="0021429B" w:rsidRPr="00F91553">
        <w:rPr>
          <w:color w:val="000000"/>
          <w:lang w:val="en-GB"/>
        </w:rPr>
        <w:t>q-3-glu and pectin in sugars solution</w:t>
      </w:r>
      <w:r w:rsidR="009C61E2" w:rsidRPr="00F91553">
        <w:rPr>
          <w:color w:val="000000"/>
          <w:lang w:val="en-GB"/>
        </w:rPr>
        <w:t xml:space="preserve"> was obtained by adding</w:t>
      </w:r>
      <w:r w:rsidR="00BC6183" w:rsidRPr="00F91553">
        <w:rPr>
          <w:color w:val="000000"/>
          <w:lang w:val="en-GB"/>
        </w:rPr>
        <w:t xml:space="preserve"> </w:t>
      </w:r>
      <w:r w:rsidR="0021429B" w:rsidRPr="00F91553">
        <w:rPr>
          <w:color w:val="000000"/>
          <w:lang w:val="en-GB"/>
        </w:rPr>
        <w:t xml:space="preserve">q-3-glu in </w:t>
      </w:r>
      <w:r w:rsidR="001B3CCB" w:rsidRPr="00F91553">
        <w:rPr>
          <w:color w:val="000000"/>
          <w:lang w:val="en-GB"/>
        </w:rPr>
        <w:t xml:space="preserve">the </w:t>
      </w:r>
      <w:r w:rsidR="0021429B" w:rsidRPr="00F91553">
        <w:rPr>
          <w:color w:val="000000"/>
          <w:lang w:val="en-GB"/>
        </w:rPr>
        <w:t>sugars</w:t>
      </w:r>
      <w:r w:rsidR="00DE299A" w:rsidRPr="00F91553">
        <w:rPr>
          <w:color w:val="000000"/>
          <w:lang w:val="en-GB"/>
        </w:rPr>
        <w:t>-</w:t>
      </w:r>
      <w:r w:rsidR="00031057" w:rsidRPr="00F91553">
        <w:rPr>
          <w:color w:val="000000"/>
          <w:lang w:val="en-GB"/>
        </w:rPr>
        <w:t>pectin</w:t>
      </w:r>
      <w:r w:rsidR="00DE299A" w:rsidRPr="00F91553">
        <w:rPr>
          <w:color w:val="000000"/>
          <w:lang w:val="en-GB"/>
        </w:rPr>
        <w:t xml:space="preserve"> solution </w:t>
      </w:r>
      <w:r w:rsidR="00FE5184" w:rsidRPr="00F91553">
        <w:rPr>
          <w:color w:val="000000"/>
          <w:lang w:val="en-GB"/>
        </w:rPr>
        <w:t>described in (</w:t>
      </w:r>
      <w:r w:rsidR="00FE5184" w:rsidRPr="00F91553">
        <w:rPr>
          <w:i/>
          <w:iCs/>
          <w:color w:val="000000"/>
          <w:lang w:val="en-GB"/>
        </w:rPr>
        <w:t>ii</w:t>
      </w:r>
      <w:r w:rsidR="00FE5184" w:rsidRPr="00F91553">
        <w:rPr>
          <w:color w:val="000000"/>
          <w:lang w:val="en-GB"/>
        </w:rPr>
        <w:t>)</w:t>
      </w:r>
      <w:r w:rsidR="0021429B" w:rsidRPr="00F91553">
        <w:rPr>
          <w:color w:val="000000"/>
          <w:lang w:val="en-GB"/>
        </w:rPr>
        <w:t>.</w:t>
      </w:r>
    </w:p>
    <w:p w14:paraId="4770C09B" w14:textId="59263587" w:rsidR="0071731E" w:rsidRPr="00F91553" w:rsidRDefault="0021429B" w:rsidP="00F91553">
      <w:pPr>
        <w:jc w:val="both"/>
        <w:rPr>
          <w:color w:val="000000"/>
          <w:lang w:val="en-GB"/>
        </w:rPr>
      </w:pPr>
      <w:r w:rsidRPr="00F91553">
        <w:rPr>
          <w:i/>
          <w:iCs/>
          <w:color w:val="000000"/>
          <w:lang w:val="en-GB"/>
        </w:rPr>
        <w:t>I</w:t>
      </w:r>
      <w:r w:rsidR="00AB651E" w:rsidRPr="00F91553">
        <w:rPr>
          <w:i/>
          <w:iCs/>
          <w:color w:val="000000"/>
          <w:lang w:val="en-GB"/>
        </w:rPr>
        <w:t>n-vitro</w:t>
      </w:r>
      <w:r w:rsidR="00AB651E" w:rsidRPr="00F91553">
        <w:rPr>
          <w:color w:val="000000"/>
          <w:lang w:val="en-GB"/>
        </w:rPr>
        <w:t xml:space="preserve"> digestion was carried out according to the INFOGEST protocol </w:t>
      </w:r>
      <w:r w:rsidR="00EB5D0B" w:rsidRPr="00F91553">
        <w:rPr>
          <w:color w:val="000000"/>
          <w:lang w:val="en-GB"/>
        </w:rPr>
        <w:fldChar w:fldCharType="begin" w:fldLock="1"/>
      </w:r>
      <w:r w:rsidR="002F5188">
        <w:rPr>
          <w:color w:val="000000"/>
          <w:lang w:val="en-GB"/>
        </w:rPr>
        <w:instrText>ADDIN CSL_CITATION {"citationItems":[{"id":"ITEM-1","itemData":{"DOI":"10.1038/s41596-018-0119-1","ISSN":"17502799","PMID":"30886367","abstract":"Developing a mechanistic understanding of the impact of food structure and composition on human health has increasingly involved simulating digestion in the upper gastrointestinal tract. These simulations have used a wide range of different conditions that often have very little physiological relevance, and this impedes the meaningful comparison of results. The standardized protocol presented here is based on an international consensus developed by the COST INFOGEST network. The method is designed to be used with standard laboratory equipment and requires limited experience to encourage a wide range of researchers to adopt it. It is a static digestion method that uses constant ratios of meal to digestive fluids and a constant pH for each step of digestion. This makes the method simple to use but not suitable for simulating digestion kinetics. Using this method, food samples are subjected to sequential oral, gastric and intestinal digestion while parameters such as electrolytes, enzymes, bile, dilution, pH and time of digestion are based on available physiological data. This amended and improved digestion method (INFOGEST 2.0) avoids challenges associated with the original method, such as the inclusion of the oral phase and the use of gastric lipase. The method can be used to assess the endpoints resulting from digestion of foods by analyzing the digestion products (e.g., peptides/amino acids, fatty acids, simple sugars) and evaluating the release of micronutrients from the food matrix. The whole protocol can be completed in ~7 d, including ~5 d required for the determination of enzyme activities.","author":[{"dropping-particle":"","family":"Brodkorb","given":"André","non-dropping-particle":"","parse-names":false,"suffix":""},{"dropping-particle":"","family":"Egger","given":"Lotti","non-dropping-particle":"","parse-names":false,"suffix":""},{"dropping-particle":"","family":"Alminger","given":"Marie","non-dropping-particle":"","parse-names":false,"suffix":""},{"dropping-particle":"","family":"Alvito","given":"Paula","non-dropping-particle":"","parse-names":false,"suffix":""},{"dropping-particle":"","family":"Assunção","given":"Ricardo","non-dropping-particle":"","parse-names":false,"suffix":""},{"dropping-particle":"","family":"Ballance","given":"Simon","non-dropping-particle":"","parse-names":false,"suffix":""},{"dropping-particle":"","family":"Bohn","given":"Torsten","non-dropping-particle":"","parse-names":false,"suffix":""},{"dropping-particle":"","family":"Bourlieu-Lacanal","given":"Claire","non-dropping-particle":"","parse-names":false,"suffix":""},{"dropping-particle":"","family":"Boutrou","given":"Rachel","non-dropping-particle":"","parse-names":false,"suffix":""},{"dropping-particle":"","family":"Carrière","given":"Frédéric","non-dropping-particle":"","parse-names":false,"suffix":""},{"dropping-particle":"","family":"Clemente","given":"Alfonso","non-dropping-particle":"","parse-names":false,"suffix":""},{"dropping-particle":"","family":"Corredig","given":"Milena","non-dropping-particle":"","parse-names":false,"suffix":""},{"dropping-particle":"","family":"Dupont","given":"Didier","non-dropping-particle":"","parse-names":false,"suffix":""},{"dropping-particle":"","family":"Dufour","given":"Claire","non-dropping-particle":"","parse-names":false,"suffix":""},{"dropping-particle":"","family":"Edwards","given":"Cathrina","non-dropping-particle":"","parse-names":false,"suffix":""},{"dropping-particle":"","family":"Golding","given":"Matt","non-dropping-particle":"","parse-names":false,"suffix":""},{"dropping-particle":"","family":"Karakaya","given":"Sibel","non-dropping-particle":"","parse-names":false,"suffix":""},{"dropping-particle":"","family":"Kirkhus","given":"Bente","non-dropping-particle":"","parse-names":false,"suffix":""},{"dropping-particle":"","family":"Feunteun","given":"Steven","non-dropping-particle":"Le","parse-names":false,"suffix":""},{"dropping-particle":"","family":"Lesmes","given":"Uri","non-dropping-particle":"","parse-names":false,"suffix":""},{"dropping-particle":"","family":"Macierzanka","given":"Adam","non-dropping-particle":"","parse-names":false,"suffix":""},{"dropping-particle":"","family":"Mackie","given":"Alan R.","non-dropping-particle":"","parse-names":false,"suffix":""},{"dropping-particle":"","family":"Martins","given":"Carla","non-dropping-particle":"","parse-names":false,"suffix":""},{"dropping-particle":"","family":"Marze","given":"Sébastien","non-dropping-particle":"","parse-names":false,"suffix":""},{"dropping-particle":"","family":"McClements","given":"David Julian","non-dropping-particle":"","parse-names":false,"suffix":""},{"dropping-particle":"","family":"Ménard","given":"Olivia","non-dropping-particle":"","parse-names":false,"suffix":""},{"dropping-particle":"","family":"Minekus","given":"Mans","non-dropping-particle":"","parse-names":false,"suffix":""},{"dropping-particle":"","family":"Portmann","given":"Reto","non-dropping-particle":"","parse-names":false,"suffix":""},{"dropping-particle":"","family":"Santos","given":"Cláudia N.","non-dropping-particle":"","parse-names":false,"suffix":""},{"dropping-particle":"","family":"Souchon","given":"Isabelle","non-dropping-particle":"","parse-names":false,"suffix":""},{"dropping-particle":"","family":"Singh","given":"R. Paul","non-dropping-particle":"","parse-names":false,"suffix":""},{"dropping-particle":"","family":"Vegarud","given":"Gerd E.","non-dropping-particle":"","parse-names":false,"suffix":""},{"dropping-particle":"","family":"Wickham","given":"Martin S.J.","non-dropping-particle":"","parse-names":false,"suffix":""},{"dropping-particle":"","family":"Weitschies","given":"Werner","non-dropping-particle":"","parse-names":false,"suffix":""},{"dropping-particle":"","family":"Recio","given":"Isidra","non-dropping-particle":"","parse-names":false,"suffix":""}],"container-title":"Nature Protocols","id":"ITEM-1","issue":"4","issued":{"date-parts":[["2019"]]},"page":"991-1014","publisher":"Springer US","title":"INFOGEST static in vitro simulation of gastrointestinal food digestion","type":"article-journal","volume":"14"},"uris":["http://www.mendeley.com/documents/?uuid=14a418fe-e1a5-4338-9c72-090f10e3b0de"]}],"mendeley":{"formattedCitation":"(Brodkorb &lt;i&gt;et al.&lt;/i&gt;, 2019)","plainTextFormattedCitation":"(Brodkorb et al., 2019)","previouslyFormattedCitation":"(Brodkorb et al., 2019)"},"properties":{"noteIndex":0},"schema":"https://github.com/citation-style-language/schema/raw/master/csl-citation.json"}</w:instrText>
      </w:r>
      <w:r w:rsidR="00EB5D0B" w:rsidRPr="00F91553">
        <w:rPr>
          <w:color w:val="000000"/>
          <w:lang w:val="en-GB"/>
        </w:rPr>
        <w:fldChar w:fldCharType="separate"/>
      </w:r>
      <w:r w:rsidR="002F5188" w:rsidRPr="002F5188">
        <w:rPr>
          <w:noProof/>
          <w:color w:val="000000"/>
          <w:lang w:val="en-GB"/>
        </w:rPr>
        <w:t xml:space="preserve">(Brodkorb </w:t>
      </w:r>
      <w:r w:rsidR="002F5188" w:rsidRPr="002F5188">
        <w:rPr>
          <w:i/>
          <w:noProof/>
          <w:color w:val="000000"/>
          <w:lang w:val="en-GB"/>
        </w:rPr>
        <w:t>et al.</w:t>
      </w:r>
      <w:r w:rsidR="002F5188" w:rsidRPr="002F5188">
        <w:rPr>
          <w:noProof/>
          <w:color w:val="000000"/>
          <w:lang w:val="en-GB"/>
        </w:rPr>
        <w:t>, 2019)</w:t>
      </w:r>
      <w:r w:rsidR="00EB5D0B" w:rsidRPr="00F91553">
        <w:rPr>
          <w:color w:val="000000"/>
          <w:lang w:val="en-GB"/>
        </w:rPr>
        <w:fldChar w:fldCharType="end"/>
      </w:r>
      <w:r w:rsidR="006A16A3" w:rsidRPr="00F91553">
        <w:rPr>
          <w:color w:val="000000"/>
          <w:lang w:val="en-GB"/>
        </w:rPr>
        <w:t xml:space="preserve">, </w:t>
      </w:r>
      <w:r w:rsidR="00070504" w:rsidRPr="00F91553">
        <w:rPr>
          <w:color w:val="000000"/>
          <w:lang w:val="en-GB"/>
        </w:rPr>
        <w:t xml:space="preserve">and </w:t>
      </w:r>
      <w:r w:rsidR="00175D2A" w:rsidRPr="00F91553">
        <w:rPr>
          <w:color w:val="000000"/>
          <w:lang w:val="en-GB"/>
        </w:rPr>
        <w:t>subsequent</w:t>
      </w:r>
      <w:r w:rsidR="006A16A3" w:rsidRPr="00F91553">
        <w:rPr>
          <w:color w:val="000000"/>
          <w:lang w:val="en-GB"/>
        </w:rPr>
        <w:t xml:space="preserve"> analyses were carried out on the </w:t>
      </w:r>
      <w:proofErr w:type="spellStart"/>
      <w:r w:rsidR="006A16A3" w:rsidRPr="00F91553">
        <w:rPr>
          <w:color w:val="000000"/>
          <w:lang w:val="en-GB"/>
        </w:rPr>
        <w:t>bioaccessible</w:t>
      </w:r>
      <w:proofErr w:type="spellEnd"/>
      <w:r w:rsidR="006A16A3" w:rsidRPr="00F91553">
        <w:rPr>
          <w:color w:val="000000"/>
          <w:lang w:val="en-GB"/>
        </w:rPr>
        <w:t xml:space="preserve"> fraction</w:t>
      </w:r>
      <w:r w:rsidR="00EB5D0B" w:rsidRPr="00F91553">
        <w:rPr>
          <w:color w:val="000000"/>
          <w:lang w:val="en-GB"/>
        </w:rPr>
        <w:t xml:space="preserve">. </w:t>
      </w:r>
      <w:r w:rsidR="00DF168B" w:rsidRPr="00F91553">
        <w:rPr>
          <w:color w:val="000000"/>
          <w:lang w:val="en-GB"/>
        </w:rPr>
        <w:t xml:space="preserve">The antioxidant activity </w:t>
      </w:r>
      <w:r w:rsidR="008C245F" w:rsidRPr="00F91553">
        <w:rPr>
          <w:color w:val="000000"/>
          <w:lang w:val="en-GB"/>
        </w:rPr>
        <w:t xml:space="preserve">was assessed by the </w:t>
      </w:r>
      <w:r w:rsidR="00DF168B" w:rsidRPr="00F91553">
        <w:rPr>
          <w:color w:val="000000"/>
          <w:lang w:val="en-GB"/>
        </w:rPr>
        <w:t xml:space="preserve">DPPH method </w:t>
      </w:r>
      <w:r w:rsidR="00175D2A" w:rsidRPr="00F91553">
        <w:rPr>
          <w:color w:val="000000"/>
          <w:lang w:val="en-GB"/>
        </w:rPr>
        <w:fldChar w:fldCharType="begin" w:fldLock="1"/>
      </w:r>
      <w:r w:rsidR="002F5188">
        <w:rPr>
          <w:color w:val="000000"/>
          <w:lang w:val="en-GB"/>
        </w:rPr>
        <w:instrText>ADDIN CSL_CITATION {"citationItems":[{"id":"ITEM-1","itemData":{"DOI":"10.1006/fstl.1998.0491","ISSN":"00236438","abstract":"The changes in the antioxidant properties of green and black tea extracts as a consequence of processing and storage conditions were evaluated through measurements of chain-breaking activity, oxygen scavenging capacity and redox potential. Pasteurisation and storage as well as forced oxygenation in both tea extracts caused an increase in the optical density and a decrease in the reducing power of the beverages; both were accompanied by unexpected increases in the chain-breaking activity of the beverages. Simple model systems containing catechin at a concentration similar to that found in the tea extracts were also considered to simulate the effects of enzymatic browning in tea. Possible explanations for the chain-breaking activity gain observed in the tea extracts as a consequence of processing were proposed. © 1998 Academic Press.","author":[{"dropping-particle":"","family":"Manzocco","given":"L.","non-dropping-particle":"","parse-names":false,"suffix":""},{"dropping-particle":"","family":"Anese","given":"M.","non-dropping-particle":"","parse-names":false,"suffix":""},{"dropping-particle":"","family":"Nicoli","given":"M. C.","non-dropping-particle":"","parse-names":false,"suffix":""}],"container-title":"Lwt","id":"ITEM-1","issue":"7-8","issued":{"date-parts":[["1998"]]},"page":"694-698","title":"Antioxidant properties of tea extracts as affected by processing","type":"article-journal","volume":"31"},"uris":["http://www.mendeley.com/documents/?uuid=21f1f461-7953-4628-b6b8-bd7ea183a8cc"]}],"mendeley":{"formattedCitation":"(Manzocco, Anese and Nicoli, 1998)","plainTextFormattedCitation":"(Manzocco, Anese and Nicoli, 1998)","previouslyFormattedCitation":"(Manzocco et al., 1998)"},"properties":{"noteIndex":0},"schema":"https://github.com/citation-style-language/schema/raw/master/csl-citation.json"}</w:instrText>
      </w:r>
      <w:r w:rsidR="00175D2A" w:rsidRPr="00F91553">
        <w:rPr>
          <w:color w:val="000000"/>
          <w:lang w:val="en-GB"/>
        </w:rPr>
        <w:fldChar w:fldCharType="separate"/>
      </w:r>
      <w:r w:rsidR="002F5188" w:rsidRPr="002F5188">
        <w:rPr>
          <w:noProof/>
          <w:color w:val="000000"/>
          <w:lang w:val="en-GB"/>
        </w:rPr>
        <w:t>(Manzocco, Anese and Nicoli, 1998)</w:t>
      </w:r>
      <w:r w:rsidR="00175D2A" w:rsidRPr="00F91553">
        <w:rPr>
          <w:color w:val="000000"/>
          <w:lang w:val="en-GB"/>
        </w:rPr>
        <w:fldChar w:fldCharType="end"/>
      </w:r>
      <w:r w:rsidR="00FC4B6A" w:rsidRPr="00F91553">
        <w:rPr>
          <w:color w:val="000000"/>
          <w:lang w:val="en-GB"/>
        </w:rPr>
        <w:t>. Data are</w:t>
      </w:r>
      <w:r w:rsidR="00481BCB" w:rsidRPr="00F91553">
        <w:rPr>
          <w:color w:val="000000"/>
          <w:lang w:val="en-GB"/>
        </w:rPr>
        <w:t xml:space="preserve"> expressed in milligrams of Trolox Equivalents per </w:t>
      </w:r>
      <w:r w:rsidR="009559DE" w:rsidRPr="00F91553">
        <w:rPr>
          <w:color w:val="000000"/>
          <w:lang w:val="en-GB"/>
        </w:rPr>
        <w:t>litre</w:t>
      </w:r>
      <w:r w:rsidR="00481BCB" w:rsidRPr="00F91553">
        <w:rPr>
          <w:color w:val="000000"/>
          <w:lang w:val="en-GB"/>
        </w:rPr>
        <w:t xml:space="preserve"> (</w:t>
      </w:r>
      <w:proofErr w:type="spellStart"/>
      <w:r w:rsidR="00481BCB" w:rsidRPr="00F91553">
        <w:rPr>
          <w:color w:val="000000"/>
          <w:lang w:val="en-GB"/>
        </w:rPr>
        <w:t>mg</w:t>
      </w:r>
      <w:r w:rsidR="00481BCB" w:rsidRPr="00F91553">
        <w:rPr>
          <w:color w:val="000000"/>
          <w:vertAlign w:val="subscript"/>
          <w:lang w:val="en-GB"/>
        </w:rPr>
        <w:t>TE</w:t>
      </w:r>
      <w:proofErr w:type="spellEnd"/>
      <w:r w:rsidR="00481BCB" w:rsidRPr="00F91553">
        <w:rPr>
          <w:color w:val="000000"/>
          <w:lang w:val="en-GB"/>
        </w:rPr>
        <w:t>/L)</w:t>
      </w:r>
      <w:r w:rsidR="00DF168B" w:rsidRPr="00F91553">
        <w:rPr>
          <w:color w:val="000000"/>
          <w:lang w:val="en-GB"/>
        </w:rPr>
        <w:t>.</w:t>
      </w:r>
    </w:p>
    <w:p w14:paraId="700406E2" w14:textId="5A952BF9" w:rsidR="00356B2B" w:rsidRPr="00F91553" w:rsidRDefault="005927EF" w:rsidP="00F91553">
      <w:pPr>
        <w:pStyle w:val="Heading1"/>
        <w:rPr>
          <w:sz w:val="20"/>
          <w:szCs w:val="44"/>
        </w:rPr>
      </w:pPr>
      <w:r w:rsidRPr="00F91553">
        <w:rPr>
          <w:sz w:val="20"/>
          <w:szCs w:val="44"/>
        </w:rPr>
        <w:t xml:space="preserve">2.2 Inhibition of α-glucosidase in </w:t>
      </w:r>
      <w:r w:rsidR="00E04011" w:rsidRPr="00F91553">
        <w:rPr>
          <w:sz w:val="20"/>
          <w:szCs w:val="44"/>
        </w:rPr>
        <w:t>Caco-2</w:t>
      </w:r>
      <w:r w:rsidRPr="00F91553">
        <w:rPr>
          <w:sz w:val="20"/>
          <w:szCs w:val="44"/>
        </w:rPr>
        <w:t xml:space="preserve"> cells</w:t>
      </w:r>
    </w:p>
    <w:p w14:paraId="60639C4E" w14:textId="56CCF71B" w:rsidR="00A203FB" w:rsidRPr="00F91553" w:rsidRDefault="00D16063" w:rsidP="00F91553">
      <w:pPr>
        <w:jc w:val="both"/>
        <w:rPr>
          <w:color w:val="000000"/>
          <w:lang w:val="en-GB"/>
        </w:rPr>
      </w:pPr>
      <w:r w:rsidRPr="00F91553">
        <w:rPr>
          <w:color w:val="000000"/>
          <w:lang w:val="en-GB"/>
        </w:rPr>
        <w:t xml:space="preserve">Caco-2 cells were cultured on </w:t>
      </w:r>
      <w:proofErr w:type="spellStart"/>
      <w:r w:rsidRPr="00F91553">
        <w:rPr>
          <w:color w:val="000000"/>
          <w:lang w:val="en-GB"/>
        </w:rPr>
        <w:t>Transwell</w:t>
      </w:r>
      <w:proofErr w:type="spellEnd"/>
      <w:r w:rsidRPr="00F91553">
        <w:rPr>
          <w:color w:val="000000"/>
          <w:lang w:val="en-GB"/>
        </w:rPr>
        <w:t xml:space="preserve"> inserts</w:t>
      </w:r>
      <w:r w:rsidR="00281582" w:rsidRPr="00F91553">
        <w:rPr>
          <w:color w:val="000000"/>
          <w:lang w:val="en-GB"/>
        </w:rPr>
        <w:t xml:space="preserve"> as reported </w:t>
      </w:r>
      <w:r w:rsidR="00B93D17" w:rsidRPr="00F91553">
        <w:rPr>
          <w:color w:val="000000"/>
          <w:lang w:val="en-GB"/>
        </w:rPr>
        <w:t xml:space="preserve">by </w:t>
      </w:r>
      <w:r w:rsidR="00B93D17" w:rsidRPr="00F91553">
        <w:rPr>
          <w:color w:val="000000"/>
          <w:lang w:val="en-GB"/>
        </w:rPr>
        <w:fldChar w:fldCharType="begin" w:fldLock="1"/>
      </w:r>
      <w:r w:rsidR="002F5188">
        <w:rPr>
          <w:color w:val="000000"/>
          <w:lang w:val="en-GB"/>
        </w:rPr>
        <w:instrText>ADDIN CSL_CITATION {"citationItems":[{"id":"ITEM-1","itemData":{"DOI":"10.1016/j.foodchem.2021.130047","ISSN":"18737072","PMID":"34029903","abstract":"Inhibition of maltase, sucrase, isomaltase and glucoamylase activity by acarbose, epigallocatechin gallate, epicatechin gallate and four polyphenol-rich tea extract from white, green, oolong, black tea, were investigated by using rat intestinal enzymes and human Caco-2 cells. Regarding rat intestinal enzyme mixture, all four tea extracts were very effective in inhibiting maltase and glucoamylase activity, but only white tea extract inhibited sucrase and isomaltase activity and the inhibition was limited. Mixed-type inhibition on rat maltase activity was observed. Tea extracts in combination with acarbose, produced a synergistic inhibitory effect on rat maltase activity. Caco-2 cells experiments were conducted in Transwells. Green tea extract and epigallocatechin gallate show dose-dependent inhibition on human sucrase activity, but no inhibition on rat sucrase activity. The opposite was observed on maltase activity. The results highlighted the different response in the two investigated model systems and show that tea polyphenols are good inhibitors for α-glucosidase activity.","author":[{"dropping-particle":"","family":"Kan","given":"Lijiao","non-dropping-particle":"","parse-names":false,"suffix":""},{"dropping-particle":"","family":"Capuano","given":"Edoardo","non-dropping-particle":"","parse-names":false,"suffix":""},{"dropping-particle":"","family":"Fogliano","given":"Vincenzo","non-dropping-particle":"","parse-names":false,"suffix":""},{"dropping-particle":"","family":"Verkerk","given":"Ruud","non-dropping-particle":"","parse-names":false,"suffix":""},{"dropping-particle":"","family":"Mes","given":"Jurriaan J.","non-dropping-particle":"","parse-names":false,"suffix":""},{"dropping-particle":"","family":"Tomassen","given":"Monic M.M.","non-dropping-particle":"","parse-names":false,"suffix":""},{"dropping-particle":"","family":"Oliviero","given":"Teresa","non-dropping-particle":"","parse-names":false,"suffix":""}],"container-title":"Food Chemistry","id":"ITEM-1","issue":"February","issued":{"date-parts":[["2021"]]},"page":"130047","publisher":"Elsevier Ltd","title":"Inhibition of α-glucosidases by tea polyphenols in rat intestinal extract and Caco-2 cells grown on Transwell","type":"article-journal","volume":"361"},"uris":["http://www.mendeley.com/documents/?uuid=4a00c5d0-e65f-476e-ba20-2fa46929c4a7"]}],"mendeley":{"formattedCitation":"(Kan &lt;i&gt;et al.&lt;/i&gt;, 2021)","manualFormatting":"Kan et al., 2021","plainTextFormattedCitation":"(Kan et al., 2021)","previouslyFormattedCitation":"(Kan et al., 2021)"},"properties":{"noteIndex":0},"schema":"https://github.com/citation-style-language/schema/raw/master/csl-citation.json"}</w:instrText>
      </w:r>
      <w:r w:rsidR="00B93D17" w:rsidRPr="00F91553">
        <w:rPr>
          <w:color w:val="000000"/>
          <w:lang w:val="en-GB"/>
        </w:rPr>
        <w:fldChar w:fldCharType="separate"/>
      </w:r>
      <w:r w:rsidR="00B93D17" w:rsidRPr="00F91553">
        <w:rPr>
          <w:noProof/>
          <w:color w:val="000000"/>
          <w:lang w:val="en-GB"/>
        </w:rPr>
        <w:t>Kan et al., 2021</w:t>
      </w:r>
      <w:r w:rsidR="00B93D17" w:rsidRPr="00F91553">
        <w:rPr>
          <w:color w:val="000000"/>
          <w:lang w:val="en-GB"/>
        </w:rPr>
        <w:fldChar w:fldCharType="end"/>
      </w:r>
      <w:r w:rsidR="0020592E" w:rsidRPr="00F91553">
        <w:rPr>
          <w:color w:val="000000"/>
          <w:lang w:val="en-GB"/>
        </w:rPr>
        <w:t xml:space="preserve">. </w:t>
      </w:r>
      <w:r w:rsidR="00BA4268" w:rsidRPr="00F91553">
        <w:rPr>
          <w:color w:val="000000"/>
          <w:lang w:val="en-GB"/>
        </w:rPr>
        <w:t xml:space="preserve">The </w:t>
      </w:r>
      <w:r w:rsidR="0020592E" w:rsidRPr="00F91553">
        <w:rPr>
          <w:color w:val="000000"/>
          <w:lang w:val="en-GB"/>
        </w:rPr>
        <w:t>concentration</w:t>
      </w:r>
      <w:r w:rsidR="00BA4268" w:rsidRPr="00F91553">
        <w:rPr>
          <w:color w:val="000000"/>
          <w:lang w:val="en-GB"/>
        </w:rPr>
        <w:t xml:space="preserve"> tested </w:t>
      </w:r>
      <w:r w:rsidR="00145E1B" w:rsidRPr="00F91553">
        <w:rPr>
          <w:color w:val="000000"/>
          <w:lang w:val="en-GB"/>
        </w:rPr>
        <w:t>were</w:t>
      </w:r>
      <w:r w:rsidR="00BA4268" w:rsidRPr="00F91553">
        <w:rPr>
          <w:color w:val="000000"/>
          <w:lang w:val="en-GB"/>
        </w:rPr>
        <w:t xml:space="preserve"> </w:t>
      </w:r>
      <w:r w:rsidR="001774A4" w:rsidRPr="00F91553">
        <w:rPr>
          <w:color w:val="000000"/>
          <w:lang w:val="en-GB"/>
        </w:rPr>
        <w:t>q-3-glu 2 µM and 25 µM</w:t>
      </w:r>
      <w:r w:rsidR="00647615" w:rsidRPr="00F91553">
        <w:rPr>
          <w:color w:val="000000"/>
          <w:lang w:val="en-GB"/>
        </w:rPr>
        <w:t xml:space="preserve">. </w:t>
      </w:r>
      <w:r w:rsidR="00B74C18" w:rsidRPr="00F91553">
        <w:rPr>
          <w:color w:val="000000"/>
          <w:lang w:val="en-GB"/>
        </w:rPr>
        <w:t>Acarbose 50 µM</w:t>
      </w:r>
      <w:r w:rsidR="00BA4268" w:rsidRPr="00F91553">
        <w:rPr>
          <w:color w:val="000000"/>
          <w:lang w:val="en-GB"/>
        </w:rPr>
        <w:t xml:space="preserve"> </w:t>
      </w:r>
      <w:r w:rsidR="00647615" w:rsidRPr="00F91553">
        <w:rPr>
          <w:color w:val="000000"/>
          <w:lang w:val="en-GB"/>
        </w:rPr>
        <w:t xml:space="preserve">was used </w:t>
      </w:r>
      <w:r w:rsidR="00BA4268" w:rsidRPr="00F91553">
        <w:rPr>
          <w:color w:val="000000"/>
          <w:lang w:val="en-GB"/>
        </w:rPr>
        <w:t>as a positive control</w:t>
      </w:r>
      <w:r w:rsidR="00B74C18" w:rsidRPr="00F91553">
        <w:rPr>
          <w:color w:val="000000"/>
          <w:lang w:val="en-GB"/>
        </w:rPr>
        <w:t xml:space="preserve">, </w:t>
      </w:r>
      <w:r w:rsidR="00BA4268" w:rsidRPr="00F91553">
        <w:rPr>
          <w:color w:val="000000"/>
          <w:lang w:val="en-GB"/>
        </w:rPr>
        <w:t xml:space="preserve">and sucrose </w:t>
      </w:r>
      <w:r w:rsidR="0020592E" w:rsidRPr="00F91553">
        <w:rPr>
          <w:color w:val="000000"/>
          <w:lang w:val="en-GB"/>
        </w:rPr>
        <w:t xml:space="preserve">75 mM </w:t>
      </w:r>
      <w:r w:rsidR="001F138C" w:rsidRPr="00F91553">
        <w:rPr>
          <w:color w:val="000000"/>
          <w:lang w:val="en-GB"/>
        </w:rPr>
        <w:t>without stimuli</w:t>
      </w:r>
      <w:r w:rsidR="00BA4268" w:rsidRPr="00F91553">
        <w:rPr>
          <w:color w:val="000000"/>
          <w:lang w:val="en-GB"/>
        </w:rPr>
        <w:t xml:space="preserve"> as a negative control</w:t>
      </w:r>
      <w:r w:rsidR="00B74C18" w:rsidRPr="00F91553">
        <w:rPr>
          <w:color w:val="000000"/>
          <w:lang w:val="en-GB"/>
        </w:rPr>
        <w:t>.</w:t>
      </w:r>
      <w:r w:rsidR="009869CE" w:rsidRPr="00F91553">
        <w:rPr>
          <w:color w:val="000000"/>
          <w:lang w:val="en-GB"/>
        </w:rPr>
        <w:t xml:space="preserve"> </w:t>
      </w:r>
      <w:r w:rsidR="005E5072" w:rsidRPr="00F91553">
        <w:rPr>
          <w:color w:val="000000"/>
          <w:lang w:val="en-GB"/>
        </w:rPr>
        <w:t xml:space="preserve">To </w:t>
      </w:r>
      <w:r w:rsidR="0020592E" w:rsidRPr="00F91553">
        <w:rPr>
          <w:color w:val="000000"/>
          <w:lang w:val="en-GB"/>
        </w:rPr>
        <w:t>evaluate</w:t>
      </w:r>
      <w:r w:rsidR="005E5072" w:rsidRPr="00F91553">
        <w:rPr>
          <w:color w:val="000000"/>
          <w:lang w:val="en-GB"/>
        </w:rPr>
        <w:t xml:space="preserve"> the </w:t>
      </w:r>
      <w:r w:rsidR="00101DAE" w:rsidRPr="00F91553">
        <w:rPr>
          <w:color w:val="000000"/>
          <w:lang w:val="en-GB"/>
        </w:rPr>
        <w:t>effect</w:t>
      </w:r>
      <w:r w:rsidR="005E5072" w:rsidRPr="00F91553">
        <w:rPr>
          <w:color w:val="000000"/>
          <w:lang w:val="en-GB"/>
        </w:rPr>
        <w:t xml:space="preserve"> </w:t>
      </w:r>
      <w:r w:rsidR="002733CC" w:rsidRPr="00F91553">
        <w:rPr>
          <w:color w:val="000000"/>
          <w:lang w:val="en-GB"/>
        </w:rPr>
        <w:t xml:space="preserve">of α-glucosidase, </w:t>
      </w:r>
      <w:r w:rsidR="007818CB" w:rsidRPr="00F91553">
        <w:rPr>
          <w:color w:val="000000"/>
          <w:lang w:val="en-GB"/>
        </w:rPr>
        <w:t xml:space="preserve">sucrose concentration in the culture media was </w:t>
      </w:r>
      <w:r w:rsidR="00145E1B" w:rsidRPr="00F91553">
        <w:rPr>
          <w:color w:val="000000"/>
          <w:lang w:val="en-GB"/>
        </w:rPr>
        <w:t>assayed</w:t>
      </w:r>
      <w:r w:rsidR="007818CB" w:rsidRPr="00F91553">
        <w:rPr>
          <w:color w:val="000000"/>
          <w:lang w:val="en-GB"/>
        </w:rPr>
        <w:t xml:space="preserve"> at different times</w:t>
      </w:r>
      <w:r w:rsidR="001E1633" w:rsidRPr="00F91553">
        <w:rPr>
          <w:color w:val="000000"/>
          <w:lang w:val="en-GB"/>
        </w:rPr>
        <w:t xml:space="preserve"> (</w:t>
      </w:r>
      <w:r w:rsidR="00ED571C" w:rsidRPr="00F91553">
        <w:rPr>
          <w:color w:val="000000"/>
          <w:lang w:val="en-GB"/>
        </w:rPr>
        <w:t>0.5, 1, 4</w:t>
      </w:r>
      <w:r w:rsidR="00BD39B9" w:rsidRPr="00F91553">
        <w:rPr>
          <w:color w:val="000000"/>
          <w:lang w:val="en-GB"/>
        </w:rPr>
        <w:t xml:space="preserve"> a</w:t>
      </w:r>
      <w:r w:rsidR="001E1633" w:rsidRPr="00F91553">
        <w:rPr>
          <w:color w:val="000000"/>
          <w:lang w:val="en-GB"/>
        </w:rPr>
        <w:t>nd 24 h)</w:t>
      </w:r>
      <w:r w:rsidR="007818CB" w:rsidRPr="00F91553">
        <w:rPr>
          <w:color w:val="000000"/>
          <w:lang w:val="en-GB"/>
        </w:rPr>
        <w:t xml:space="preserve">. </w:t>
      </w:r>
      <w:r w:rsidR="00CC3D3F" w:rsidRPr="00F91553">
        <w:rPr>
          <w:color w:val="000000"/>
          <w:lang w:val="en-GB"/>
        </w:rPr>
        <w:t>Measurements were carried out using the MEGAZYME Glucose/Fructose/Sucrose HK</w:t>
      </w:r>
      <w:r w:rsidR="005306BA" w:rsidRPr="00F91553">
        <w:rPr>
          <w:color w:val="000000"/>
          <w:lang w:val="en-GB"/>
        </w:rPr>
        <w:t xml:space="preserve"> assay</w:t>
      </w:r>
      <w:r w:rsidR="00CC3D3F" w:rsidRPr="00F91553">
        <w:rPr>
          <w:color w:val="000000"/>
          <w:lang w:val="en-GB"/>
        </w:rPr>
        <w:t xml:space="preserve"> kit</w:t>
      </w:r>
      <w:r w:rsidR="00D749E8" w:rsidRPr="00F91553">
        <w:rPr>
          <w:color w:val="000000"/>
          <w:lang w:val="en-GB"/>
        </w:rPr>
        <w:t xml:space="preserve"> </w:t>
      </w:r>
      <w:r w:rsidR="00532E46" w:rsidRPr="00F91553">
        <w:rPr>
          <w:color w:val="000000"/>
          <w:lang w:val="en-GB"/>
        </w:rPr>
        <w:t xml:space="preserve">(NEOGEN Europe Ltd) </w:t>
      </w:r>
      <w:r w:rsidR="00D749E8" w:rsidRPr="00F91553">
        <w:rPr>
          <w:color w:val="000000"/>
          <w:lang w:val="en-GB"/>
        </w:rPr>
        <w:t>with a BIOTEK Synergy H1 plate reader</w:t>
      </w:r>
      <w:r w:rsidR="0047236E" w:rsidRPr="00F91553">
        <w:rPr>
          <w:color w:val="000000"/>
          <w:lang w:val="en-GB"/>
        </w:rPr>
        <w:t xml:space="preserve"> </w:t>
      </w:r>
      <w:r w:rsidR="001C1D3B" w:rsidRPr="00F91553">
        <w:rPr>
          <w:color w:val="000000"/>
          <w:lang w:val="en-GB"/>
        </w:rPr>
        <w:t>(</w:t>
      </w:r>
      <w:r w:rsidR="0047236E" w:rsidRPr="00F91553">
        <w:rPr>
          <w:color w:val="000000"/>
          <w:lang w:val="en-GB"/>
        </w:rPr>
        <w:t>Agilent Technologies</w:t>
      </w:r>
      <w:r w:rsidR="001C1D3B" w:rsidRPr="00F91553">
        <w:rPr>
          <w:color w:val="000000"/>
          <w:lang w:val="en-GB"/>
        </w:rPr>
        <w:t>)</w:t>
      </w:r>
      <w:r w:rsidR="00CC3D3F" w:rsidRPr="00F91553">
        <w:rPr>
          <w:color w:val="000000"/>
          <w:lang w:val="en-GB"/>
        </w:rPr>
        <w:t xml:space="preserve">. </w:t>
      </w:r>
      <w:r w:rsidR="009869CE" w:rsidRPr="00F91553">
        <w:rPr>
          <w:color w:val="000000"/>
          <w:lang w:val="en-GB"/>
        </w:rPr>
        <w:t xml:space="preserve">All the concentrations </w:t>
      </w:r>
      <w:r w:rsidR="00BD39B9" w:rsidRPr="00F91553">
        <w:rPr>
          <w:color w:val="000000"/>
          <w:lang w:val="en-GB"/>
        </w:rPr>
        <w:t xml:space="preserve">of </w:t>
      </w:r>
      <w:r w:rsidR="00536F3E" w:rsidRPr="00F91553">
        <w:rPr>
          <w:color w:val="000000"/>
          <w:lang w:val="en-GB"/>
        </w:rPr>
        <w:t>q-3-g</w:t>
      </w:r>
      <w:r w:rsidR="00BD39B9" w:rsidRPr="00F91553">
        <w:rPr>
          <w:color w:val="000000"/>
          <w:lang w:val="en-GB"/>
        </w:rPr>
        <w:t xml:space="preserve"> and Acarbose </w:t>
      </w:r>
      <w:r w:rsidR="009869CE" w:rsidRPr="00F91553">
        <w:rPr>
          <w:color w:val="000000"/>
          <w:lang w:val="en-GB"/>
        </w:rPr>
        <w:t>used were previously tested</w:t>
      </w:r>
      <w:r w:rsidR="00F93BEF" w:rsidRPr="00F91553">
        <w:rPr>
          <w:color w:val="000000"/>
          <w:lang w:val="en-GB"/>
        </w:rPr>
        <w:t xml:space="preserve"> with </w:t>
      </w:r>
      <w:proofErr w:type="spellStart"/>
      <w:r w:rsidR="00F93BEF" w:rsidRPr="00F91553">
        <w:rPr>
          <w:color w:val="000000"/>
          <w:lang w:val="en-GB"/>
        </w:rPr>
        <w:t>CyQUANT</w:t>
      </w:r>
      <w:proofErr w:type="spellEnd"/>
      <w:r w:rsidR="00F93BEF" w:rsidRPr="00F91553">
        <w:rPr>
          <w:color w:val="000000"/>
          <w:lang w:val="en-GB"/>
        </w:rPr>
        <w:t xml:space="preserve"> LDH assay</w:t>
      </w:r>
      <w:r w:rsidR="00714A76" w:rsidRPr="00F91553">
        <w:rPr>
          <w:color w:val="000000"/>
          <w:lang w:val="en-GB"/>
        </w:rPr>
        <w:t xml:space="preserve"> </w:t>
      </w:r>
      <w:r w:rsidR="00714A76" w:rsidRPr="00F91553">
        <w:rPr>
          <w:lang w:val="en-GB"/>
        </w:rPr>
        <w:t>(</w:t>
      </w:r>
      <w:proofErr w:type="spellStart"/>
      <w:r w:rsidR="00E02718" w:rsidRPr="00F91553">
        <w:rPr>
          <w:lang w:val="en-GB"/>
        </w:rPr>
        <w:t>Thermo</w:t>
      </w:r>
      <w:proofErr w:type="spellEnd"/>
      <w:r w:rsidR="00E02718" w:rsidRPr="00F91553">
        <w:rPr>
          <w:lang w:val="en-GB"/>
        </w:rPr>
        <w:t xml:space="preserve"> Fisher Scientific</w:t>
      </w:r>
      <w:r w:rsidR="00714A76" w:rsidRPr="00F91553">
        <w:rPr>
          <w:lang w:val="en-GB"/>
        </w:rPr>
        <w:t>, Italy)</w:t>
      </w:r>
      <w:r w:rsidR="00FE046D" w:rsidRPr="00F91553">
        <w:rPr>
          <w:color w:val="000000"/>
          <w:lang w:val="en-GB"/>
        </w:rPr>
        <w:t>, and non</w:t>
      </w:r>
      <w:r w:rsidR="003C10F2" w:rsidRPr="00F91553">
        <w:rPr>
          <w:color w:val="000000"/>
          <w:lang w:val="en-GB"/>
        </w:rPr>
        <w:t>e</w:t>
      </w:r>
      <w:r w:rsidR="00FE046D" w:rsidRPr="00F91553">
        <w:rPr>
          <w:color w:val="000000"/>
          <w:lang w:val="en-GB"/>
        </w:rPr>
        <w:t xml:space="preserve"> </w:t>
      </w:r>
      <w:r w:rsidR="007A0C7B" w:rsidRPr="00F91553">
        <w:rPr>
          <w:color w:val="000000"/>
          <w:lang w:val="en-GB"/>
        </w:rPr>
        <w:t xml:space="preserve">of them </w:t>
      </w:r>
      <w:r w:rsidR="00FE046D" w:rsidRPr="00F91553">
        <w:rPr>
          <w:color w:val="000000"/>
          <w:lang w:val="en-GB"/>
        </w:rPr>
        <w:t>significantly affected</w:t>
      </w:r>
      <w:r w:rsidR="009869CE" w:rsidRPr="00F91553">
        <w:rPr>
          <w:color w:val="000000"/>
          <w:lang w:val="en-GB"/>
        </w:rPr>
        <w:t xml:space="preserve"> </w:t>
      </w:r>
      <w:r w:rsidR="006178AB" w:rsidRPr="00F91553">
        <w:rPr>
          <w:color w:val="000000"/>
          <w:lang w:val="en-GB"/>
        </w:rPr>
        <w:t xml:space="preserve">Caco-2 </w:t>
      </w:r>
      <w:r w:rsidR="009869CE" w:rsidRPr="00F91553">
        <w:rPr>
          <w:color w:val="000000"/>
          <w:lang w:val="en-GB"/>
        </w:rPr>
        <w:t>cell viability</w:t>
      </w:r>
      <w:r w:rsidR="006178AB" w:rsidRPr="00F91553">
        <w:rPr>
          <w:color w:val="000000"/>
          <w:lang w:val="en-GB"/>
        </w:rPr>
        <w:t>.</w:t>
      </w:r>
    </w:p>
    <w:p w14:paraId="61A1A8D6" w14:textId="368CBF60" w:rsidR="006700CD" w:rsidRPr="00F91553" w:rsidRDefault="00733ADA" w:rsidP="00F91553">
      <w:pPr>
        <w:pStyle w:val="Heading1"/>
        <w:spacing w:before="240"/>
        <w:ind w:right="0"/>
        <w:rPr>
          <w:bCs/>
          <w:color w:val="000000"/>
          <w:lang w:val="en-GB"/>
        </w:rPr>
      </w:pPr>
      <w:r w:rsidRPr="00F91553">
        <w:rPr>
          <w:bCs/>
          <w:color w:val="000000"/>
          <w:lang w:val="en-GB"/>
        </w:rPr>
        <w:lastRenderedPageBreak/>
        <w:t>3</w:t>
      </w:r>
      <w:r w:rsidR="00FB589C" w:rsidRPr="00F91553">
        <w:rPr>
          <w:bCs/>
          <w:color w:val="000000"/>
          <w:lang w:val="en-GB"/>
        </w:rPr>
        <w:t xml:space="preserve">. </w:t>
      </w:r>
      <w:r w:rsidRPr="00F91553">
        <w:rPr>
          <w:bCs/>
          <w:color w:val="000000"/>
          <w:lang w:val="en-GB"/>
        </w:rPr>
        <w:t>Results and Discussion</w:t>
      </w:r>
    </w:p>
    <w:p w14:paraId="082BE2FC" w14:textId="50968FE7" w:rsidR="00B32E84" w:rsidRPr="00F91553" w:rsidRDefault="008C00D6" w:rsidP="00F91553">
      <w:pPr>
        <w:pStyle w:val="Heading1"/>
        <w:rPr>
          <w:sz w:val="20"/>
          <w:szCs w:val="20"/>
        </w:rPr>
      </w:pPr>
      <w:r w:rsidRPr="00F91553">
        <w:rPr>
          <w:b w:val="0"/>
          <w:noProof/>
          <w:spacing w:val="0"/>
          <w:sz w:val="16"/>
          <w:szCs w:val="16"/>
          <w:lang w:val="it-IT"/>
        </w:rPr>
        <mc:AlternateContent>
          <mc:Choice Requires="wpg">
            <w:drawing>
              <wp:anchor distT="0" distB="0" distL="114300" distR="114300" simplePos="0" relativeHeight="251668479" behindDoc="0" locked="0" layoutInCell="1" allowOverlap="1" wp14:anchorId="05E5148A" wp14:editId="0E99F557">
                <wp:simplePos x="0" y="0"/>
                <wp:positionH relativeFrom="margin">
                  <wp:align>left</wp:align>
                </wp:positionH>
                <wp:positionV relativeFrom="paragraph">
                  <wp:posOffset>157480</wp:posOffset>
                </wp:positionV>
                <wp:extent cx="2581275" cy="2152015"/>
                <wp:effectExtent l="0" t="0" r="0" b="635"/>
                <wp:wrapSquare wrapText="bothSides"/>
                <wp:docPr id="1608691143" name="Group 1"/>
                <wp:cNvGraphicFramePr/>
                <a:graphic xmlns:a="http://schemas.openxmlformats.org/drawingml/2006/main">
                  <a:graphicData uri="http://schemas.microsoft.com/office/word/2010/wordprocessingGroup">
                    <wpg:wgp>
                      <wpg:cNvGrpSpPr/>
                      <wpg:grpSpPr>
                        <a:xfrm>
                          <a:off x="0" y="0"/>
                          <a:ext cx="2581275" cy="2152015"/>
                          <a:chOff x="0" y="49161"/>
                          <a:chExt cx="2272030" cy="1894574"/>
                        </a:xfrm>
                      </wpg:grpSpPr>
                      <pic:pic xmlns:pic="http://schemas.openxmlformats.org/drawingml/2006/picture">
                        <pic:nvPicPr>
                          <pic:cNvPr id="1797104400" name="Picture 4"/>
                          <pic:cNvPicPr>
                            <a:picLocks noChangeAspect="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rcRect t="2345" b="2345"/>
                          <a:stretch/>
                        </pic:blipFill>
                        <pic:spPr>
                          <a:xfrm>
                            <a:off x="1071494" y="284309"/>
                            <a:ext cx="1200536" cy="1659221"/>
                          </a:xfrm>
                          <a:prstGeom prst="rect">
                            <a:avLst/>
                          </a:prstGeom>
                        </pic:spPr>
                      </pic:pic>
                      <pic:pic xmlns:pic="http://schemas.openxmlformats.org/drawingml/2006/picture">
                        <pic:nvPicPr>
                          <pic:cNvPr id="1243231165" name="Picture 5"/>
                          <pic:cNvPicPr>
                            <a:picLocks noChangeAspect="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rcRect t="2493" b="2493"/>
                          <a:stretch/>
                        </pic:blipFill>
                        <pic:spPr>
                          <a:xfrm>
                            <a:off x="29497" y="84524"/>
                            <a:ext cx="1214120" cy="1859211"/>
                          </a:xfrm>
                          <a:prstGeom prst="rect">
                            <a:avLst/>
                          </a:prstGeom>
                        </pic:spPr>
                      </pic:pic>
                      <wps:wsp>
                        <wps:cNvPr id="951921922" name="TextBox 11"/>
                        <wps:cNvSpPr txBox="1"/>
                        <wps:spPr>
                          <a:xfrm>
                            <a:off x="1037304" y="49161"/>
                            <a:ext cx="295268" cy="28194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1EB32A6" w14:textId="2F78D383" w:rsidR="007223A3" w:rsidRPr="007223A3" w:rsidRDefault="007223A3" w:rsidP="007223A3">
                              <w:pPr>
                                <w:jc w:val="center"/>
                                <w:rPr>
                                  <w:b/>
                                  <w:bCs/>
                                  <w:color w:val="000000" w:themeColor="dark1"/>
                                  <w:sz w:val="22"/>
                                  <w:szCs w:val="22"/>
                                  <w:lang w:val="en-GB"/>
                                </w:rPr>
                              </w:pPr>
                              <w:r>
                                <w:rPr>
                                  <w:b/>
                                  <w:bCs/>
                                  <w:color w:val="000000" w:themeColor="dark1"/>
                                  <w:sz w:val="22"/>
                                  <w:szCs w:val="22"/>
                                  <w:lang w:val="en-GB"/>
                                </w:rPr>
                                <w:t>B</w:t>
                              </w:r>
                            </w:p>
                          </w:txbxContent>
                        </wps:txbx>
                        <wps:bodyPr vertOverflow="clip" horzOverflow="clip" wrap="square" rtlCol="0" anchor="ctr">
                          <a:noAutofit/>
                        </wps:bodyPr>
                      </wps:wsp>
                      <wps:wsp>
                        <wps:cNvPr id="816175809" name="TextBox 11"/>
                        <wps:cNvSpPr txBox="1"/>
                        <wps:spPr>
                          <a:xfrm>
                            <a:off x="0" y="58993"/>
                            <a:ext cx="295268" cy="28194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2965C59" w14:textId="774A7393" w:rsidR="00574C10" w:rsidRPr="007223A3" w:rsidRDefault="00574C10" w:rsidP="00574C10">
                              <w:pPr>
                                <w:jc w:val="center"/>
                                <w:rPr>
                                  <w:b/>
                                  <w:bCs/>
                                  <w:color w:val="000000" w:themeColor="dark1"/>
                                  <w:sz w:val="22"/>
                                  <w:szCs w:val="22"/>
                                  <w:lang w:val="en-GB"/>
                                </w:rPr>
                              </w:pPr>
                              <w:r>
                                <w:rPr>
                                  <w:b/>
                                  <w:bCs/>
                                  <w:color w:val="000000" w:themeColor="dark1"/>
                                  <w:sz w:val="22"/>
                                  <w:szCs w:val="22"/>
                                  <w:lang w:val="en-GB"/>
                                </w:rPr>
                                <w:t>A</w:t>
                              </w:r>
                            </w:p>
                          </w:txbxContent>
                        </wps:txbx>
                        <wps:bodyPr vertOverflow="clip" horzOverflow="clip" wrap="square" rtlCol="0" anchor="ctr">
                          <a:noAutofit/>
                        </wps:bodyPr>
                      </wps:wsp>
                    </wpg:wgp>
                  </a:graphicData>
                </a:graphic>
                <wp14:sizeRelH relativeFrom="margin">
                  <wp14:pctWidth>0</wp14:pctWidth>
                </wp14:sizeRelH>
                <wp14:sizeRelV relativeFrom="margin">
                  <wp14:pctHeight>0</wp14:pctHeight>
                </wp14:sizeRelV>
              </wp:anchor>
            </w:drawing>
          </mc:Choice>
          <mc:Fallback>
            <w:pict>
              <v:group w14:anchorId="05E5148A" id="Group 1" o:spid="_x0000_s1026" style="position:absolute;left:0;text-align:left;margin-left:0;margin-top:12.4pt;width:203.25pt;height:169.45pt;z-index:251668479;mso-position-horizontal:left;mso-position-horizontal-relative:margin;mso-width-relative:margin;mso-height-relative:margin" coordorigin=",491" coordsize="22720,1894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0714;top:2843;width:12006;height:16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">
                  <v:imagedata r:id="rId12" o:title="" croptop="1537f" cropbottom="1537f"/>
                </v:shape>
                <v:shape id="Picture 5" o:spid="_x0000_s1028" type="#_x0000_t75" style="position:absolute;left:294;top:845;width:12142;height:18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">
                  <v:imagedata r:id="rId13" o:title="" croptop="1634f" cropbottom="1634f"/>
                </v:shape>
                <v:shapetype id="_x0000_t202" coordsize="21600,21600" o:spt="202" path="m,l,21600r21600,l21600,xe">
                  <v:stroke joinstyle="miter"/>
                  <v:path gradientshapeok="t" o:connecttype="rect"/>
                </v:shapetype>
                <v:shape id="TextBox 11" o:spid="_x0000_s1029" type="#_x0000_t202" style="position:absolute;left:10373;top:491;width:2952;height:2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" filled="f" stroked="f">
                  <v:textbox>
                    <w:txbxContent>
                      <w:p w14:paraId="11EB32A6" w14:textId="2F78D383" w:rsidR="007223A3" w:rsidRPr="007223A3" w:rsidRDefault="007223A3" w:rsidP="007223A3">
                        <w:pPr>
                          <w:jc w:val="center"/>
                          <w:rPr>
                            <w:b/>
                            <w:bCs/>
                            <w:color w:val="000000" w:themeColor="dark1"/>
                            <w:sz w:val="22"/>
                            <w:szCs w:val="22"/>
                            <w:lang w:val="en-GB"/>
                          </w:rPr>
                        </w:pPr>
                        <w:r>
                          <w:rPr>
                            <w:b/>
                            <w:bCs/>
                            <w:color w:val="000000" w:themeColor="dark1"/>
                            <w:sz w:val="22"/>
                            <w:szCs w:val="22"/>
                            <w:lang w:val="en-GB"/>
                          </w:rPr>
                          <w:t>B</w:t>
                        </w:r>
                      </w:p>
                    </w:txbxContent>
                  </v:textbox>
                </v:shape>
                <v:shape id="TextBox 11" o:spid="_x0000_s1030" type="#_x0000_t202" style="position:absolute;top:589;width:2952;height:2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" filled="f" stroked="f">
                  <v:textbox>
                    <w:txbxContent>
                      <w:p w14:paraId="12965C59" w14:textId="774A7393" w:rsidR="00574C10" w:rsidRPr="007223A3" w:rsidRDefault="00574C10" w:rsidP="00574C10">
                        <w:pPr>
                          <w:jc w:val="center"/>
                          <w:rPr>
                            <w:b/>
                            <w:bCs/>
                            <w:color w:val="000000" w:themeColor="dark1"/>
                            <w:sz w:val="22"/>
                            <w:szCs w:val="22"/>
                            <w:lang w:val="en-GB"/>
                          </w:rPr>
                        </w:pPr>
                        <w:r>
                          <w:rPr>
                            <w:b/>
                            <w:bCs/>
                            <w:color w:val="000000" w:themeColor="dark1"/>
                            <w:sz w:val="22"/>
                            <w:szCs w:val="22"/>
                            <w:lang w:val="en-GB"/>
                          </w:rPr>
                          <w:t>A</w:t>
                        </w:r>
                      </w:p>
                    </w:txbxContent>
                  </v:textbox>
                </v:shape>
                <w10:wrap type="square" anchorx="margin"/>
              </v:group>
            </w:pict>
          </mc:Fallback>
        </mc:AlternateContent>
      </w:r>
      <w:r w:rsidR="00F13A99" w:rsidRPr="00F91553">
        <w:rPr>
          <w:sz w:val="20"/>
          <w:szCs w:val="20"/>
        </w:rPr>
        <w:t xml:space="preserve">3.1 Antioxidant activity of </w:t>
      </w:r>
      <w:r w:rsidR="00434A83" w:rsidRPr="00F91553">
        <w:rPr>
          <w:sz w:val="20"/>
          <w:szCs w:val="20"/>
        </w:rPr>
        <w:t xml:space="preserve">apple </w:t>
      </w:r>
      <w:r w:rsidR="00FC4B6A" w:rsidRPr="00F91553">
        <w:rPr>
          <w:sz w:val="20"/>
          <w:szCs w:val="20"/>
        </w:rPr>
        <w:t>model</w:t>
      </w:r>
      <w:r w:rsidR="00F13A99" w:rsidRPr="00F91553">
        <w:rPr>
          <w:sz w:val="20"/>
          <w:szCs w:val="20"/>
        </w:rPr>
        <w:t xml:space="preserve"> systems</w:t>
      </w:r>
    </w:p>
    <w:p w14:paraId="35AE5647" w14:textId="5A65210B" w:rsidR="007F3A75" w:rsidRPr="00F91553" w:rsidRDefault="007F3A75" w:rsidP="00F91553">
      <w:pPr>
        <w:jc w:val="both"/>
        <w:rPr>
          <w:lang w:val="en-GB"/>
        </w:rPr>
      </w:pPr>
    </w:p>
    <w:p w14:paraId="0EFA747B" w14:textId="77777777" w:rsidR="008C00D6" w:rsidRDefault="008C00D6" w:rsidP="00F91553">
      <w:pPr>
        <w:jc w:val="both"/>
        <w:rPr>
          <w:lang w:val="en-GB"/>
        </w:rPr>
      </w:pPr>
    </w:p>
    <w:p w14:paraId="4E6BF9E3" w14:textId="77777777" w:rsidR="008C00D6" w:rsidRDefault="008C00D6" w:rsidP="00F91553">
      <w:pPr>
        <w:jc w:val="both"/>
        <w:rPr>
          <w:lang w:val="en-GB"/>
        </w:rPr>
      </w:pPr>
    </w:p>
    <w:p w14:paraId="03C80551" w14:textId="77777777" w:rsidR="008C00D6" w:rsidRDefault="008C00D6" w:rsidP="00F91553">
      <w:pPr>
        <w:jc w:val="both"/>
        <w:rPr>
          <w:lang w:val="en-GB"/>
        </w:rPr>
      </w:pPr>
    </w:p>
    <w:p w14:paraId="02C5751C" w14:textId="1F5E67FD" w:rsidR="008C00D6" w:rsidRDefault="00DC3E94" w:rsidP="00F91553">
      <w:pPr>
        <w:jc w:val="both"/>
        <w:rPr>
          <w:lang w:val="en-GB"/>
        </w:rPr>
      </w:pPr>
      <w:r w:rsidRPr="00F91553">
        <w:rPr>
          <w:b/>
          <w:bCs/>
          <w:i/>
          <w:iCs/>
          <w:lang w:val="en-US"/>
        </w:rPr>
        <w:t>F</w:t>
      </w:r>
      <w:r w:rsidR="006705A6" w:rsidRPr="00F91553">
        <w:rPr>
          <w:b/>
          <w:bCs/>
          <w:i/>
          <w:iCs/>
          <w:lang w:val="en-US"/>
        </w:rPr>
        <w:t>igure 1</w:t>
      </w:r>
      <w:r w:rsidR="006705A6" w:rsidRPr="00F91553">
        <w:rPr>
          <w:lang w:val="en-US"/>
        </w:rPr>
        <w:t xml:space="preserve">: Antioxidant activity </w:t>
      </w:r>
      <w:r w:rsidR="006705A6" w:rsidRPr="00F91553">
        <w:rPr>
          <w:lang w:val="en-GB"/>
        </w:rPr>
        <w:t xml:space="preserve">of </w:t>
      </w:r>
      <w:r w:rsidR="00FC4B6A" w:rsidRPr="00F91553">
        <w:rPr>
          <w:lang w:val="en-GB"/>
        </w:rPr>
        <w:t>food model</w:t>
      </w:r>
      <w:r w:rsidR="006705A6" w:rsidRPr="00F91553">
        <w:rPr>
          <w:lang w:val="en-GB"/>
        </w:rPr>
        <w:t xml:space="preserve"> system</w:t>
      </w:r>
      <w:r w:rsidR="00B965B4" w:rsidRPr="00F91553">
        <w:rPr>
          <w:lang w:val="en-GB"/>
        </w:rPr>
        <w:t xml:space="preserve"> containing</w:t>
      </w:r>
      <w:r w:rsidR="00177899" w:rsidRPr="00F91553">
        <w:rPr>
          <w:lang w:val="en-GB"/>
        </w:rPr>
        <w:t>:</w:t>
      </w:r>
      <w:r w:rsidR="00B965B4" w:rsidRPr="00F91553">
        <w:rPr>
          <w:lang w:val="en-GB"/>
        </w:rPr>
        <w:t xml:space="preserve"> </w:t>
      </w:r>
      <w:r w:rsidR="00177899" w:rsidRPr="00F91553">
        <w:rPr>
          <w:lang w:val="en-GB"/>
        </w:rPr>
        <w:t>(</w:t>
      </w:r>
      <w:r w:rsidR="00177899" w:rsidRPr="00F91553">
        <w:rPr>
          <w:b/>
          <w:bCs/>
          <w:lang w:val="en-GB"/>
        </w:rPr>
        <w:t>A</w:t>
      </w:r>
      <w:r w:rsidR="00177899" w:rsidRPr="00F91553">
        <w:rPr>
          <w:lang w:val="en-GB"/>
        </w:rPr>
        <w:t xml:space="preserve">) </w:t>
      </w:r>
      <w:r w:rsidR="00B965B4" w:rsidRPr="00F91553">
        <w:rPr>
          <w:lang w:val="en-GB"/>
        </w:rPr>
        <w:t>quercetin-3-glucoside</w:t>
      </w:r>
      <w:r w:rsidR="006B11F3" w:rsidRPr="00F91553">
        <w:rPr>
          <w:lang w:val="en-GB"/>
        </w:rPr>
        <w:t xml:space="preserve"> in sugars solution</w:t>
      </w:r>
      <w:r w:rsidR="00B155A9" w:rsidRPr="00F91553">
        <w:rPr>
          <w:lang w:val="en-GB"/>
        </w:rPr>
        <w:t>;</w:t>
      </w:r>
      <w:r w:rsidR="00B965B4" w:rsidRPr="00F91553">
        <w:rPr>
          <w:lang w:val="en-GB"/>
        </w:rPr>
        <w:t xml:space="preserve"> </w:t>
      </w:r>
      <w:r w:rsidR="00B155A9" w:rsidRPr="00F91553">
        <w:rPr>
          <w:lang w:val="en-GB"/>
        </w:rPr>
        <w:t>(</w:t>
      </w:r>
      <w:r w:rsidR="00B155A9" w:rsidRPr="00F91553">
        <w:rPr>
          <w:b/>
          <w:bCs/>
          <w:lang w:val="en-GB"/>
        </w:rPr>
        <w:t>B</w:t>
      </w:r>
      <w:r w:rsidR="00B155A9" w:rsidRPr="00F91553">
        <w:rPr>
          <w:lang w:val="en-GB"/>
        </w:rPr>
        <w:t xml:space="preserve">) quercetin-3-glucoside </w:t>
      </w:r>
      <w:r w:rsidR="006B11F3" w:rsidRPr="00F91553">
        <w:rPr>
          <w:lang w:val="en-GB"/>
        </w:rPr>
        <w:t>and</w:t>
      </w:r>
      <w:r w:rsidR="00B155A9" w:rsidRPr="00F91553">
        <w:rPr>
          <w:lang w:val="en-GB"/>
        </w:rPr>
        <w:t xml:space="preserve"> pectin</w:t>
      </w:r>
      <w:r w:rsidR="006B11F3" w:rsidRPr="00F91553">
        <w:rPr>
          <w:lang w:val="en-GB"/>
        </w:rPr>
        <w:t xml:space="preserve"> in sugars solution</w:t>
      </w:r>
      <w:r w:rsidR="006705A6" w:rsidRPr="00F91553">
        <w:rPr>
          <w:lang w:val="en-GB"/>
        </w:rPr>
        <w:t xml:space="preserve"> subjected </w:t>
      </w:r>
      <w:r w:rsidR="006940F5" w:rsidRPr="00F91553">
        <w:rPr>
          <w:lang w:val="en-GB"/>
        </w:rPr>
        <w:t xml:space="preserve">or not </w:t>
      </w:r>
      <w:r w:rsidR="006705A6" w:rsidRPr="00F91553">
        <w:rPr>
          <w:lang w:val="en-GB"/>
        </w:rPr>
        <w:t xml:space="preserve">to </w:t>
      </w:r>
      <w:r w:rsidR="006705A6" w:rsidRPr="00F91553">
        <w:rPr>
          <w:i/>
          <w:iCs/>
          <w:lang w:val="en-GB"/>
        </w:rPr>
        <w:t>in-vitro</w:t>
      </w:r>
      <w:r w:rsidR="006705A6" w:rsidRPr="00F91553">
        <w:rPr>
          <w:lang w:val="en-GB"/>
        </w:rPr>
        <w:t xml:space="preserve"> gastric and intestinal </w:t>
      </w:r>
      <w:r w:rsidR="00967886" w:rsidRPr="00F91553">
        <w:rPr>
          <w:lang w:val="en-GB"/>
        </w:rPr>
        <w:t>digestion</w:t>
      </w:r>
      <w:r w:rsidR="008C00D6">
        <w:rPr>
          <w:lang w:val="en-GB"/>
        </w:rPr>
        <w:t>.</w:t>
      </w:r>
    </w:p>
    <w:p w14:paraId="469C3B6D" w14:textId="12A0F86D" w:rsidR="007F3A75" w:rsidRDefault="008C00D6" w:rsidP="00F91553">
      <w:pPr>
        <w:jc w:val="both"/>
        <w:rPr>
          <w:sz w:val="16"/>
          <w:szCs w:val="16"/>
          <w:lang w:val="en-GB"/>
        </w:rPr>
      </w:pPr>
      <w:r w:rsidRPr="008C00D6">
        <w:rPr>
          <w:sz w:val="16"/>
          <w:szCs w:val="16"/>
          <w:lang w:val="en-GB"/>
        </w:rPr>
        <w:t xml:space="preserve">Data expressed as </w:t>
      </w:r>
      <w:r w:rsidR="00CD2FFB" w:rsidRPr="008C00D6">
        <w:rPr>
          <w:sz w:val="16"/>
          <w:szCs w:val="16"/>
          <w:lang w:val="en-GB"/>
        </w:rPr>
        <w:t>mean ± SD, n = 2 biological replicates</w:t>
      </w:r>
      <w:r w:rsidRPr="008C00D6">
        <w:rPr>
          <w:sz w:val="16"/>
          <w:szCs w:val="16"/>
          <w:lang w:val="en-GB"/>
        </w:rPr>
        <w:t>,</w:t>
      </w:r>
      <w:r w:rsidR="0098777E" w:rsidRPr="008C00D6">
        <w:rPr>
          <w:sz w:val="16"/>
          <w:szCs w:val="16"/>
          <w:lang w:val="en-GB"/>
        </w:rPr>
        <w:t xml:space="preserve"> </w:t>
      </w:r>
      <w:r w:rsidRPr="008C00D6">
        <w:rPr>
          <w:sz w:val="16"/>
          <w:szCs w:val="16"/>
          <w:lang w:val="en-GB"/>
        </w:rPr>
        <w:t>s</w:t>
      </w:r>
      <w:r w:rsidR="0070357C" w:rsidRPr="008C00D6">
        <w:rPr>
          <w:sz w:val="16"/>
          <w:szCs w:val="16"/>
          <w:lang w:val="en-GB"/>
        </w:rPr>
        <w:t xml:space="preserve">tatistically significant results are </w:t>
      </w:r>
      <w:r w:rsidR="00CD2FFB" w:rsidRPr="008C00D6">
        <w:rPr>
          <w:sz w:val="16"/>
          <w:szCs w:val="16"/>
          <w:lang w:val="en-GB"/>
        </w:rPr>
        <w:t>labelled</w:t>
      </w:r>
      <w:r w:rsidR="0070357C" w:rsidRPr="008C00D6">
        <w:rPr>
          <w:sz w:val="16"/>
          <w:szCs w:val="16"/>
          <w:lang w:val="en-GB"/>
        </w:rPr>
        <w:t xml:space="preserve"> (* p &lt; 0.05, ** p &lt; 0.01, *** p &lt; 0.001, **** p </w:t>
      </w:r>
      <w:r w:rsidR="00892001" w:rsidRPr="008C00D6">
        <w:rPr>
          <w:sz w:val="16"/>
          <w:szCs w:val="16"/>
          <w:lang w:val="en-GB"/>
        </w:rPr>
        <w:t>≤</w:t>
      </w:r>
      <w:r w:rsidR="0070357C" w:rsidRPr="008C00D6">
        <w:rPr>
          <w:sz w:val="16"/>
          <w:szCs w:val="16"/>
          <w:lang w:val="en-GB"/>
        </w:rPr>
        <w:t xml:space="preserve"> 0.001).</w:t>
      </w:r>
    </w:p>
    <w:p w14:paraId="45C56C8C" w14:textId="77777777" w:rsidR="008C00D6" w:rsidRPr="008C00D6" w:rsidRDefault="008C00D6" w:rsidP="00F91553">
      <w:pPr>
        <w:jc w:val="both"/>
        <w:rPr>
          <w:sz w:val="16"/>
          <w:szCs w:val="16"/>
          <w:lang w:val="en-GB"/>
        </w:rPr>
      </w:pPr>
    </w:p>
    <w:p w14:paraId="03AA4417" w14:textId="77777777" w:rsidR="008C00D6" w:rsidRDefault="008C00D6" w:rsidP="00F91553">
      <w:pPr>
        <w:jc w:val="both"/>
        <w:rPr>
          <w:lang w:val="en-GB"/>
        </w:rPr>
      </w:pPr>
    </w:p>
    <w:p w14:paraId="28207E65" w14:textId="77777777" w:rsidR="008C00D6" w:rsidRDefault="008C00D6" w:rsidP="00F91553">
      <w:pPr>
        <w:jc w:val="both"/>
        <w:rPr>
          <w:lang w:val="en-GB"/>
        </w:rPr>
      </w:pPr>
    </w:p>
    <w:p w14:paraId="6D849953" w14:textId="77777777" w:rsidR="008C00D6" w:rsidRDefault="008C00D6" w:rsidP="00F91553">
      <w:pPr>
        <w:jc w:val="both"/>
        <w:rPr>
          <w:lang w:val="en-GB"/>
        </w:rPr>
      </w:pPr>
    </w:p>
    <w:p w14:paraId="1A488395" w14:textId="77777777" w:rsidR="008C00D6" w:rsidRDefault="008C00D6" w:rsidP="00F91553">
      <w:pPr>
        <w:jc w:val="both"/>
        <w:rPr>
          <w:lang w:val="en-GB"/>
        </w:rPr>
      </w:pPr>
    </w:p>
    <w:p w14:paraId="4887FEFF" w14:textId="019DB57F" w:rsidR="000E13B2" w:rsidRPr="00F91553" w:rsidRDefault="000E13B2" w:rsidP="00F91553">
      <w:pPr>
        <w:jc w:val="both"/>
        <w:rPr>
          <w:lang w:val="en-GB"/>
        </w:rPr>
      </w:pPr>
      <w:r w:rsidRPr="00F91553">
        <w:rPr>
          <w:lang w:val="en-GB"/>
        </w:rPr>
        <w:t xml:space="preserve">Figure 1A shows the antioxidant activity relevant </w:t>
      </w:r>
      <w:r w:rsidR="007C01AB" w:rsidRPr="00F91553">
        <w:rPr>
          <w:lang w:val="en-GB"/>
        </w:rPr>
        <w:t xml:space="preserve">to </w:t>
      </w:r>
      <w:r w:rsidRPr="00F91553">
        <w:rPr>
          <w:lang w:val="en-GB"/>
        </w:rPr>
        <w:t xml:space="preserve">food model systems before and after </w:t>
      </w:r>
      <w:r w:rsidRPr="00F91553">
        <w:rPr>
          <w:i/>
          <w:iCs/>
          <w:lang w:val="en-GB"/>
        </w:rPr>
        <w:t>in vitro</w:t>
      </w:r>
      <w:r w:rsidRPr="00F91553">
        <w:rPr>
          <w:lang w:val="en-GB"/>
        </w:rPr>
        <w:t xml:space="preserve"> digestion. The only contributor to the antioxidant activity </w:t>
      </w:r>
      <w:r w:rsidR="008E1D3A" w:rsidRPr="00F91553">
        <w:rPr>
          <w:lang w:val="en-GB"/>
        </w:rPr>
        <w:t xml:space="preserve">was </w:t>
      </w:r>
      <w:r w:rsidRPr="00F91553">
        <w:rPr>
          <w:lang w:val="en-GB"/>
        </w:rPr>
        <w:t xml:space="preserve">quercetin-3-glucoside since sugars </w:t>
      </w:r>
      <w:r w:rsidR="003D6EE1" w:rsidRPr="00F91553">
        <w:rPr>
          <w:lang w:val="en-GB"/>
        </w:rPr>
        <w:t xml:space="preserve">and pectin </w:t>
      </w:r>
      <w:r w:rsidRPr="00F91553">
        <w:rPr>
          <w:lang w:val="en-GB"/>
        </w:rPr>
        <w:t xml:space="preserve">did not show any antioxidant activity (data not shown). The gastric process seems responsible for a loss of about 45% of the original antioxidant properties. No significant changes were further detected </w:t>
      </w:r>
      <w:proofErr w:type="gramStart"/>
      <w:r w:rsidRPr="00F91553">
        <w:rPr>
          <w:lang w:val="en-GB"/>
        </w:rPr>
        <w:t>as a consequence of</w:t>
      </w:r>
      <w:proofErr w:type="gramEnd"/>
      <w:r w:rsidRPr="00F91553">
        <w:rPr>
          <w:lang w:val="en-GB"/>
        </w:rPr>
        <w:t xml:space="preserve"> the intestinal digestion. </w:t>
      </w:r>
      <w:r w:rsidR="00EE3B99" w:rsidRPr="00F91553">
        <w:rPr>
          <w:lang w:val="en-GB"/>
        </w:rPr>
        <w:t>W</w:t>
      </w:r>
      <w:r w:rsidRPr="00F91553">
        <w:rPr>
          <w:lang w:val="en-GB"/>
        </w:rPr>
        <w:t xml:space="preserve">hen pectin </w:t>
      </w:r>
      <w:r w:rsidR="008E1D3A" w:rsidRPr="00F91553">
        <w:rPr>
          <w:lang w:val="en-GB"/>
        </w:rPr>
        <w:t xml:space="preserve">was </w:t>
      </w:r>
      <w:r w:rsidRPr="00F91553">
        <w:rPr>
          <w:lang w:val="en-GB"/>
        </w:rPr>
        <w:t>present (</w:t>
      </w:r>
      <w:r w:rsidR="004F1CEF" w:rsidRPr="00F91553">
        <w:rPr>
          <w:lang w:val="en-GB"/>
        </w:rPr>
        <w:t>F</w:t>
      </w:r>
      <w:r w:rsidRPr="00F91553">
        <w:rPr>
          <w:lang w:val="en-GB"/>
        </w:rPr>
        <w:t>ig</w:t>
      </w:r>
      <w:r w:rsidR="004F1CEF" w:rsidRPr="00F91553">
        <w:rPr>
          <w:lang w:val="en-GB"/>
        </w:rPr>
        <w:t>ure</w:t>
      </w:r>
      <w:r w:rsidRPr="00F91553">
        <w:rPr>
          <w:lang w:val="en-GB"/>
        </w:rPr>
        <w:t xml:space="preserve"> 1B), a lower antioxidant activity was measured </w:t>
      </w:r>
      <w:r w:rsidR="00B96453" w:rsidRPr="00F91553">
        <w:rPr>
          <w:lang w:val="en-GB"/>
        </w:rPr>
        <w:t xml:space="preserve">before </w:t>
      </w:r>
      <w:r w:rsidR="00094BA2" w:rsidRPr="00F91553">
        <w:rPr>
          <w:i/>
          <w:iCs/>
          <w:lang w:val="en-GB"/>
        </w:rPr>
        <w:t>in vitro</w:t>
      </w:r>
      <w:r w:rsidR="00094BA2" w:rsidRPr="00F91553">
        <w:rPr>
          <w:lang w:val="en-GB"/>
        </w:rPr>
        <w:t xml:space="preserve"> digestion</w:t>
      </w:r>
      <w:r w:rsidR="00267971" w:rsidRPr="00F91553">
        <w:rPr>
          <w:lang w:val="en-GB"/>
        </w:rPr>
        <w:t>.</w:t>
      </w:r>
      <w:r w:rsidR="00F4331E" w:rsidRPr="00F91553">
        <w:rPr>
          <w:lang w:val="en-GB"/>
        </w:rPr>
        <w:t xml:space="preserve"> </w:t>
      </w:r>
      <w:r w:rsidRPr="00F91553">
        <w:rPr>
          <w:lang w:val="en-GB"/>
        </w:rPr>
        <w:t>It is likely that pectin generated a network abl</w:t>
      </w:r>
      <w:r w:rsidR="00F4331E" w:rsidRPr="00F91553">
        <w:rPr>
          <w:lang w:val="en-GB"/>
        </w:rPr>
        <w:t>e</w:t>
      </w:r>
      <w:r w:rsidRPr="00F91553">
        <w:rPr>
          <w:lang w:val="en-GB"/>
        </w:rPr>
        <w:t xml:space="preserve"> to embed quercetin</w:t>
      </w:r>
      <w:r w:rsidR="00F4331E" w:rsidRPr="00F91553">
        <w:rPr>
          <w:lang w:val="en-GB"/>
        </w:rPr>
        <w:t>, thus</w:t>
      </w:r>
      <w:r w:rsidRPr="00F91553">
        <w:rPr>
          <w:lang w:val="en-GB"/>
        </w:rPr>
        <w:t xml:space="preserve"> reducing its reactivity towards DPPH in the </w:t>
      </w:r>
      <w:r w:rsidR="00F4331E" w:rsidRPr="00F91553">
        <w:rPr>
          <w:lang w:val="en-GB"/>
        </w:rPr>
        <w:t>undigested</w:t>
      </w:r>
      <w:r w:rsidRPr="00F91553">
        <w:rPr>
          <w:lang w:val="en-GB"/>
        </w:rPr>
        <w:t xml:space="preserve"> sample.</w:t>
      </w:r>
      <w:r w:rsidR="00EE3B99" w:rsidRPr="00F91553">
        <w:rPr>
          <w:lang w:val="en-GB"/>
        </w:rPr>
        <w:t xml:space="preserve"> </w:t>
      </w:r>
      <w:r w:rsidR="00DC5F09" w:rsidRPr="00F91553">
        <w:rPr>
          <w:lang w:val="en-GB"/>
        </w:rPr>
        <w:t xml:space="preserve">Conversely, the presence of pectin did not affect the antioxidant activity in digested samples. These results suggest that the </w:t>
      </w:r>
      <w:r w:rsidR="00267971" w:rsidRPr="00F91553">
        <w:rPr>
          <w:lang w:val="en-GB"/>
        </w:rPr>
        <w:t xml:space="preserve">pectin </w:t>
      </w:r>
      <w:r w:rsidR="00DC5F09" w:rsidRPr="00F91553">
        <w:rPr>
          <w:lang w:val="en-GB"/>
        </w:rPr>
        <w:t xml:space="preserve">shell </w:t>
      </w:r>
      <w:r w:rsidR="000817EF" w:rsidRPr="00F91553">
        <w:rPr>
          <w:lang w:val="en-GB"/>
        </w:rPr>
        <w:t xml:space="preserve">is </w:t>
      </w:r>
      <w:r w:rsidR="00DC5F09" w:rsidRPr="00F91553">
        <w:rPr>
          <w:lang w:val="en-GB"/>
        </w:rPr>
        <w:t>modified by the</w:t>
      </w:r>
      <w:r w:rsidRPr="00F91553">
        <w:rPr>
          <w:lang w:val="en-GB"/>
        </w:rPr>
        <w:t xml:space="preserve"> </w:t>
      </w:r>
      <w:r w:rsidR="003D5758" w:rsidRPr="00F91553">
        <w:rPr>
          <w:lang w:val="en-GB"/>
        </w:rPr>
        <w:t xml:space="preserve">gastrointestinal </w:t>
      </w:r>
      <w:r w:rsidR="00DC5F09" w:rsidRPr="00F91553">
        <w:rPr>
          <w:lang w:val="en-GB"/>
        </w:rPr>
        <w:t xml:space="preserve">events, </w:t>
      </w:r>
      <w:r w:rsidR="00267971" w:rsidRPr="00F91553">
        <w:rPr>
          <w:lang w:val="en-GB"/>
        </w:rPr>
        <w:t>allowing quercetin to exert its</w:t>
      </w:r>
      <w:r w:rsidR="00DC5F09" w:rsidRPr="00F91553">
        <w:rPr>
          <w:lang w:val="en-GB"/>
        </w:rPr>
        <w:t xml:space="preserve"> bioactivity</w:t>
      </w:r>
      <w:r w:rsidRPr="00F91553">
        <w:rPr>
          <w:lang w:val="en-GB"/>
        </w:rPr>
        <w:t xml:space="preserve">. Trials are in progress to </w:t>
      </w:r>
      <w:r w:rsidR="003D5758" w:rsidRPr="00F91553">
        <w:rPr>
          <w:lang w:val="en-GB"/>
        </w:rPr>
        <w:t xml:space="preserve">elucidate </w:t>
      </w:r>
      <w:r w:rsidRPr="00F91553">
        <w:rPr>
          <w:lang w:val="en-GB"/>
        </w:rPr>
        <w:t xml:space="preserve">the fate of pectin during digestion </w:t>
      </w:r>
      <w:proofErr w:type="gramStart"/>
      <w:r w:rsidRPr="00F91553">
        <w:rPr>
          <w:lang w:val="en-GB"/>
        </w:rPr>
        <w:t>in order to</w:t>
      </w:r>
      <w:proofErr w:type="gramEnd"/>
      <w:r w:rsidRPr="00F91553">
        <w:rPr>
          <w:lang w:val="en-GB"/>
        </w:rPr>
        <w:t xml:space="preserve"> confirm this hypothesis</w:t>
      </w:r>
      <w:r w:rsidR="00267971" w:rsidRPr="00F91553">
        <w:rPr>
          <w:lang w:val="en-GB"/>
        </w:rPr>
        <w:t>.</w:t>
      </w:r>
    </w:p>
    <w:p w14:paraId="36ABC338" w14:textId="306997B7" w:rsidR="00F13A99" w:rsidRPr="00F91553" w:rsidRDefault="00F13A99" w:rsidP="00F91553">
      <w:pPr>
        <w:pStyle w:val="Heading1"/>
        <w:rPr>
          <w:sz w:val="20"/>
          <w:szCs w:val="20"/>
        </w:rPr>
      </w:pPr>
      <w:r w:rsidRPr="00F91553">
        <w:rPr>
          <w:sz w:val="20"/>
          <w:szCs w:val="20"/>
        </w:rPr>
        <w:t xml:space="preserve">3.2 </w:t>
      </w:r>
      <w:bookmarkStart w:id="1" w:name="_Hlk135920643"/>
      <w:r w:rsidRPr="00F91553">
        <w:rPr>
          <w:sz w:val="20"/>
          <w:szCs w:val="20"/>
        </w:rPr>
        <w:t>α-</w:t>
      </w:r>
      <w:bookmarkEnd w:id="1"/>
      <w:r w:rsidR="00434A83" w:rsidRPr="00F91553">
        <w:rPr>
          <w:sz w:val="20"/>
          <w:szCs w:val="20"/>
        </w:rPr>
        <w:t xml:space="preserve">Glucosidase </w:t>
      </w:r>
      <w:r w:rsidRPr="00F91553">
        <w:rPr>
          <w:sz w:val="20"/>
          <w:szCs w:val="20"/>
        </w:rPr>
        <w:t>inhibitory activity</w:t>
      </w:r>
      <w:r w:rsidR="003258F5" w:rsidRPr="00F91553">
        <w:rPr>
          <w:sz w:val="20"/>
          <w:szCs w:val="20"/>
        </w:rPr>
        <w:t xml:space="preserve"> of quercetin-3-glucoside</w:t>
      </w:r>
    </w:p>
    <w:p w14:paraId="17E36507" w14:textId="7CEE18F6" w:rsidR="003961E8" w:rsidRPr="00F91553" w:rsidRDefault="005C5CBD" w:rsidP="00F91553">
      <w:pPr>
        <w:jc w:val="both"/>
        <w:rPr>
          <w:lang w:val="en-US"/>
        </w:rPr>
      </w:pPr>
      <w:r w:rsidRPr="00F91553">
        <w:rPr>
          <w:lang w:val="en-US"/>
        </w:rPr>
        <w:t>Figure 2</w:t>
      </w:r>
      <w:r w:rsidRPr="00F91553">
        <w:rPr>
          <w:b/>
          <w:bCs/>
          <w:i/>
          <w:iCs/>
          <w:lang w:val="en-US"/>
        </w:rPr>
        <w:t xml:space="preserve"> </w:t>
      </w:r>
      <w:r w:rsidRPr="00F91553">
        <w:rPr>
          <w:lang w:val="en-US"/>
        </w:rPr>
        <w:t xml:space="preserve">shows the percentage of residual sucrose in the culture media of Caco-2 cells treated with different concentrations of q-3-glu. </w:t>
      </w:r>
      <w:r w:rsidR="00A70AF5" w:rsidRPr="00F91553">
        <w:rPr>
          <w:lang w:val="en-US"/>
        </w:rPr>
        <w:t>A</w:t>
      </w:r>
      <w:r w:rsidRPr="00F91553">
        <w:rPr>
          <w:lang w:val="en-US"/>
        </w:rPr>
        <w:t>carbose</w:t>
      </w:r>
      <w:r w:rsidR="00A70AF5" w:rsidRPr="00F91553">
        <w:rPr>
          <w:lang w:val="en-US"/>
        </w:rPr>
        <w:t>,</w:t>
      </w:r>
      <w:r w:rsidRPr="00F91553">
        <w:rPr>
          <w:lang w:val="en-US"/>
        </w:rPr>
        <w:t xml:space="preserve"> which is </w:t>
      </w:r>
      <w:r w:rsidR="005938E8" w:rsidRPr="00F91553">
        <w:rPr>
          <w:lang w:val="en-US"/>
        </w:rPr>
        <w:t xml:space="preserve">a </w:t>
      </w:r>
      <w:r w:rsidRPr="00F91553">
        <w:rPr>
          <w:lang w:val="en-US"/>
        </w:rPr>
        <w:t>known α-glucosidase</w:t>
      </w:r>
      <w:r w:rsidR="00A70AF5" w:rsidRPr="00F91553">
        <w:rPr>
          <w:lang w:val="en-US"/>
        </w:rPr>
        <w:t xml:space="preserve"> inhibitor,</w:t>
      </w:r>
      <w:r w:rsidRPr="00F91553">
        <w:rPr>
          <w:lang w:val="en-US"/>
        </w:rPr>
        <w:t xml:space="preserve"> was </w:t>
      </w:r>
      <w:r w:rsidR="00A70AF5" w:rsidRPr="00F91553">
        <w:rPr>
          <w:lang w:val="en-US"/>
        </w:rPr>
        <w:t>used as positive control</w:t>
      </w:r>
      <w:r w:rsidRPr="00F91553">
        <w:rPr>
          <w:lang w:val="en-US"/>
        </w:rPr>
        <w:t xml:space="preserve">. The higher amount of residual sucrose in the culture media observed for the sample containing q-3-glu 2 µM suggest the ability of quercetin in reducing sucrose enzymatic hydrolysis. This trend is </w:t>
      </w:r>
      <w:proofErr w:type="gramStart"/>
      <w:r w:rsidRPr="00F91553">
        <w:rPr>
          <w:lang w:val="en-US"/>
        </w:rPr>
        <w:t>similar to</w:t>
      </w:r>
      <w:proofErr w:type="gramEnd"/>
      <w:r w:rsidRPr="00F91553">
        <w:rPr>
          <w:lang w:val="en-US"/>
        </w:rPr>
        <w:t xml:space="preserve"> </w:t>
      </w:r>
      <w:r w:rsidR="006A1141" w:rsidRPr="00F91553">
        <w:rPr>
          <w:lang w:val="en-US"/>
        </w:rPr>
        <w:t>that</w:t>
      </w:r>
      <w:r w:rsidRPr="00F91553">
        <w:rPr>
          <w:lang w:val="en-US"/>
        </w:rPr>
        <w:t xml:space="preserve"> observed with acarbose. Sample containing q-3-glu 25 µM showed </w:t>
      </w:r>
      <w:r w:rsidR="00A1770D" w:rsidRPr="00F91553">
        <w:rPr>
          <w:lang w:val="en-US"/>
        </w:rPr>
        <w:t xml:space="preserve">a </w:t>
      </w:r>
      <w:r w:rsidRPr="00F91553">
        <w:rPr>
          <w:lang w:val="en-US"/>
        </w:rPr>
        <w:t>negligible effect</w:t>
      </w:r>
      <w:r w:rsidR="00A1770D" w:rsidRPr="00F91553">
        <w:rPr>
          <w:lang w:val="en-US"/>
        </w:rPr>
        <w:t>,</w:t>
      </w:r>
      <w:r w:rsidRPr="00F91553">
        <w:rPr>
          <w:lang w:val="en-US"/>
        </w:rPr>
        <w:t xml:space="preserve"> suggesting that quercetin </w:t>
      </w:r>
      <w:r w:rsidR="009163DA" w:rsidRPr="00F91553">
        <w:rPr>
          <w:lang w:val="en-US"/>
        </w:rPr>
        <w:t>could</w:t>
      </w:r>
      <w:r w:rsidRPr="00F91553">
        <w:rPr>
          <w:lang w:val="en-US"/>
        </w:rPr>
        <w:t xml:space="preserve"> inhibit α-glucosidase </w:t>
      </w:r>
      <w:r w:rsidR="006C122F" w:rsidRPr="00F91553">
        <w:rPr>
          <w:lang w:val="en-US"/>
        </w:rPr>
        <w:t xml:space="preserve">only </w:t>
      </w:r>
      <w:proofErr w:type="gramStart"/>
      <w:r w:rsidRPr="00F91553">
        <w:rPr>
          <w:lang w:val="en-US"/>
        </w:rPr>
        <w:t>in a given</w:t>
      </w:r>
      <w:proofErr w:type="gramEnd"/>
      <w:r w:rsidRPr="00F91553">
        <w:rPr>
          <w:lang w:val="en-US"/>
        </w:rPr>
        <w:t xml:space="preserve"> concentration range</w:t>
      </w:r>
      <w:r w:rsidR="00AE4777">
        <w:rPr>
          <w:lang w:val="en-US"/>
        </w:rPr>
        <w:t>.</w:t>
      </w:r>
    </w:p>
    <w:p w14:paraId="1077DC28" w14:textId="6C1D7BCA" w:rsidR="006A1141" w:rsidRPr="00F91553" w:rsidRDefault="00353573" w:rsidP="00F91553">
      <w:pPr>
        <w:jc w:val="both"/>
        <w:rPr>
          <w:lang w:val="en-US"/>
        </w:rPr>
      </w:pPr>
      <w:r>
        <w:rPr>
          <w:noProof/>
          <w:lang w:val="en-US"/>
        </w:rPr>
        <w:drawing>
          <wp:anchor distT="0" distB="0" distL="114300" distR="114300" simplePos="0" relativeHeight="251669503" behindDoc="0" locked="0" layoutInCell="1" allowOverlap="1" wp14:anchorId="32284E92" wp14:editId="213E5029">
            <wp:simplePos x="0" y="0"/>
            <wp:positionH relativeFrom="margin">
              <wp:posOffset>0</wp:posOffset>
            </wp:positionH>
            <wp:positionV relativeFrom="paragraph">
              <wp:posOffset>103031</wp:posOffset>
            </wp:positionV>
            <wp:extent cx="3090545" cy="1720850"/>
            <wp:effectExtent l="0" t="0" r="0" b="0"/>
            <wp:wrapSquare wrapText="bothSides"/>
            <wp:docPr id="52579567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795678" name="Graphic 525795678"/>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t="4905" b="3661"/>
                    <a:stretch/>
                  </pic:blipFill>
                  <pic:spPr bwMode="auto">
                    <a:xfrm>
                      <a:off x="0" y="0"/>
                      <a:ext cx="3090545" cy="172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CC5953" w14:textId="5E7C92ED" w:rsidR="00E54CE2" w:rsidRPr="00F91553" w:rsidRDefault="00E54CE2" w:rsidP="00F91553">
      <w:pPr>
        <w:jc w:val="both"/>
        <w:rPr>
          <w:lang w:val="en-US"/>
        </w:rPr>
      </w:pPr>
    </w:p>
    <w:p w14:paraId="35C3E2F0" w14:textId="77777777" w:rsidR="007F3A75" w:rsidRPr="00F91553" w:rsidRDefault="007F3A75" w:rsidP="00F91553">
      <w:pPr>
        <w:jc w:val="both"/>
        <w:rPr>
          <w:b/>
          <w:bCs/>
          <w:i/>
          <w:iCs/>
          <w:lang w:val="en-GB"/>
        </w:rPr>
      </w:pPr>
    </w:p>
    <w:p w14:paraId="4CB57F53" w14:textId="77777777" w:rsidR="007F3A75" w:rsidRPr="008C00D6" w:rsidRDefault="007F3A75" w:rsidP="00F91553">
      <w:pPr>
        <w:jc w:val="both"/>
        <w:rPr>
          <w:lang w:val="en-GB"/>
        </w:rPr>
      </w:pPr>
    </w:p>
    <w:p w14:paraId="7BBDC9B8" w14:textId="77777777" w:rsidR="00A97FCF" w:rsidRDefault="00EA52CA" w:rsidP="00F91553">
      <w:pPr>
        <w:jc w:val="both"/>
        <w:rPr>
          <w:lang w:val="en-GB"/>
        </w:rPr>
      </w:pPr>
      <w:r w:rsidRPr="00F91553">
        <w:rPr>
          <w:b/>
          <w:bCs/>
          <w:i/>
          <w:iCs/>
          <w:lang w:val="en-GB"/>
        </w:rPr>
        <w:t>Figure 2</w:t>
      </w:r>
      <w:r w:rsidRPr="00F91553">
        <w:rPr>
          <w:lang w:val="en-GB"/>
        </w:rPr>
        <w:t xml:space="preserve">: </w:t>
      </w:r>
      <w:r w:rsidR="00397544" w:rsidRPr="00F91553">
        <w:rPr>
          <w:lang w:val="en-GB"/>
        </w:rPr>
        <w:t>Percentage of r</w:t>
      </w:r>
      <w:r w:rsidR="00537591" w:rsidRPr="00F91553">
        <w:rPr>
          <w:lang w:val="en-GB"/>
        </w:rPr>
        <w:t>esidual s</w:t>
      </w:r>
      <w:r w:rsidRPr="00F91553">
        <w:rPr>
          <w:lang w:val="en-GB"/>
        </w:rPr>
        <w:t xml:space="preserve">ucrose concentration in culture media of Caco-2 cells treated with 2 </w:t>
      </w:r>
      <w:r w:rsidR="001013A9" w:rsidRPr="00F91553">
        <w:rPr>
          <w:lang w:val="en-GB"/>
        </w:rPr>
        <w:t>and 25 µM</w:t>
      </w:r>
      <w:r w:rsidRPr="00F91553">
        <w:rPr>
          <w:lang w:val="en-GB"/>
        </w:rPr>
        <w:t xml:space="preserve"> of quercetin-3-glucoside</w:t>
      </w:r>
      <w:r w:rsidR="001013A9" w:rsidRPr="00F91553">
        <w:rPr>
          <w:lang w:val="en-GB"/>
        </w:rPr>
        <w:t xml:space="preserve"> over a time-course of 24h.</w:t>
      </w:r>
    </w:p>
    <w:p w14:paraId="002382D3" w14:textId="089D9DDA" w:rsidR="00EA52CA" w:rsidRPr="00A97FCF" w:rsidRDefault="00A97FCF" w:rsidP="00F91553">
      <w:pPr>
        <w:jc w:val="both"/>
        <w:rPr>
          <w:sz w:val="16"/>
          <w:szCs w:val="16"/>
          <w:lang w:val="en-GB"/>
        </w:rPr>
      </w:pPr>
      <w:r w:rsidRPr="00A97FCF">
        <w:rPr>
          <w:sz w:val="16"/>
          <w:szCs w:val="16"/>
          <w:lang w:val="en-GB"/>
        </w:rPr>
        <w:t>Preliminary data</w:t>
      </w:r>
      <w:r w:rsidR="00057AEC">
        <w:rPr>
          <w:sz w:val="16"/>
          <w:szCs w:val="16"/>
          <w:lang w:val="en-GB"/>
        </w:rPr>
        <w:t xml:space="preserve"> </w:t>
      </w:r>
      <w:r w:rsidR="00057AEC" w:rsidRPr="00057AEC">
        <w:rPr>
          <w:sz w:val="16"/>
          <w:szCs w:val="16"/>
          <w:lang w:val="en-GB"/>
        </w:rPr>
        <w:t>expressed as mean ± SD</w:t>
      </w:r>
      <w:r w:rsidR="005E4C6C">
        <w:rPr>
          <w:sz w:val="16"/>
          <w:szCs w:val="16"/>
          <w:lang w:val="en-GB"/>
        </w:rPr>
        <w:t>,</w:t>
      </w:r>
      <w:r w:rsidR="005E4C6C" w:rsidRPr="005E4C6C">
        <w:rPr>
          <w:lang w:val="en-GB"/>
        </w:rPr>
        <w:t xml:space="preserve"> </w:t>
      </w:r>
      <w:r w:rsidR="005E4C6C" w:rsidRPr="005E4C6C">
        <w:rPr>
          <w:sz w:val="16"/>
          <w:szCs w:val="16"/>
          <w:lang w:val="en-GB"/>
        </w:rPr>
        <w:t xml:space="preserve">n = </w:t>
      </w:r>
      <w:r w:rsidR="005E4C6C">
        <w:rPr>
          <w:sz w:val="16"/>
          <w:szCs w:val="16"/>
          <w:lang w:val="en-GB"/>
        </w:rPr>
        <w:t>1</w:t>
      </w:r>
      <w:r w:rsidR="005E4C6C" w:rsidRPr="005E4C6C">
        <w:rPr>
          <w:sz w:val="16"/>
          <w:szCs w:val="16"/>
          <w:lang w:val="en-GB"/>
        </w:rPr>
        <w:t xml:space="preserve"> biological replicate</w:t>
      </w:r>
      <w:r w:rsidR="00057AEC">
        <w:rPr>
          <w:sz w:val="16"/>
          <w:szCs w:val="16"/>
          <w:lang w:val="en-GB"/>
        </w:rPr>
        <w:t>.</w:t>
      </w:r>
    </w:p>
    <w:p w14:paraId="43D95FEF" w14:textId="77777777" w:rsidR="007F3A75" w:rsidRPr="00F91553" w:rsidRDefault="007F3A75" w:rsidP="00F91553">
      <w:pPr>
        <w:jc w:val="both"/>
        <w:rPr>
          <w:lang w:val="en-GB"/>
        </w:rPr>
      </w:pPr>
    </w:p>
    <w:p w14:paraId="36A6645B" w14:textId="77777777" w:rsidR="00057AEC" w:rsidRDefault="00057AEC" w:rsidP="00F91553">
      <w:pPr>
        <w:jc w:val="both"/>
        <w:rPr>
          <w:lang w:val="en-GB"/>
        </w:rPr>
      </w:pPr>
    </w:p>
    <w:p w14:paraId="079C7914" w14:textId="77777777" w:rsidR="005314A0" w:rsidRDefault="005314A0" w:rsidP="00F91553">
      <w:pPr>
        <w:jc w:val="both"/>
        <w:rPr>
          <w:lang w:val="en-GB"/>
        </w:rPr>
      </w:pPr>
    </w:p>
    <w:p w14:paraId="0A15EAE7" w14:textId="7BC9BD96" w:rsidR="00512D9B" w:rsidRPr="0089241B" w:rsidRDefault="00FB589C" w:rsidP="00F91553">
      <w:pPr>
        <w:pStyle w:val="Heading1"/>
        <w:spacing w:before="240"/>
        <w:ind w:right="0"/>
        <w:rPr>
          <w:b w:val="0"/>
          <w:color w:val="000000"/>
          <w:lang w:val="en-GB"/>
        </w:rPr>
      </w:pPr>
      <w:r w:rsidRPr="0089241B">
        <w:rPr>
          <w:color w:val="000000"/>
          <w:lang w:val="en-GB"/>
        </w:rPr>
        <w:t>3. References</w:t>
      </w:r>
    </w:p>
    <w:p w14:paraId="752E5D21" w14:textId="50ECA673" w:rsidR="002F5188" w:rsidRPr="0089241B" w:rsidRDefault="00D27B99" w:rsidP="002F5188">
      <w:pPr>
        <w:autoSpaceDE w:val="0"/>
        <w:autoSpaceDN w:val="0"/>
        <w:adjustRightInd w:val="0"/>
        <w:jc w:val="both"/>
        <w:rPr>
          <w:noProof/>
          <w:sz w:val="16"/>
          <w:szCs w:val="24"/>
          <w:lang w:val="en-GB"/>
        </w:rPr>
      </w:pPr>
      <w:r w:rsidRPr="00F91553">
        <w:rPr>
          <w:sz w:val="16"/>
          <w:szCs w:val="16"/>
        </w:rPr>
        <w:fldChar w:fldCharType="begin" w:fldLock="1"/>
      </w:r>
      <w:r w:rsidRPr="0089241B">
        <w:rPr>
          <w:sz w:val="16"/>
          <w:szCs w:val="16"/>
          <w:lang w:val="en-GB"/>
        </w:rPr>
        <w:instrText xml:space="preserve">ADDIN Mendeley Bibliography CSL_BIBLIOGRAPHY </w:instrText>
      </w:r>
      <w:r w:rsidRPr="00F91553">
        <w:rPr>
          <w:sz w:val="16"/>
          <w:szCs w:val="16"/>
        </w:rPr>
        <w:fldChar w:fldCharType="separate"/>
      </w:r>
      <w:r w:rsidR="002F5188" w:rsidRPr="0089241B">
        <w:rPr>
          <w:noProof/>
          <w:sz w:val="16"/>
          <w:szCs w:val="24"/>
          <w:lang w:val="en-GB"/>
        </w:rPr>
        <w:t xml:space="preserve">Alongi, M. </w:t>
      </w:r>
      <w:r w:rsidR="002F5188" w:rsidRPr="0089241B">
        <w:rPr>
          <w:i/>
          <w:iCs/>
          <w:noProof/>
          <w:sz w:val="16"/>
          <w:szCs w:val="24"/>
          <w:lang w:val="en-GB"/>
        </w:rPr>
        <w:t>et al.</w:t>
      </w:r>
      <w:r w:rsidR="002F5188" w:rsidRPr="0089241B">
        <w:rPr>
          <w:noProof/>
          <w:sz w:val="16"/>
          <w:szCs w:val="24"/>
          <w:lang w:val="en-GB"/>
        </w:rPr>
        <w:t xml:space="preserve"> (2018) ‘Effect of pasteurization on in vitro </w:t>
      </w:r>
      <w:r w:rsidR="002F5188" w:rsidRPr="002F5188">
        <w:rPr>
          <w:noProof/>
          <w:sz w:val="16"/>
          <w:szCs w:val="24"/>
        </w:rPr>
        <w:t>α</w:t>
      </w:r>
      <w:r w:rsidR="002F5188" w:rsidRPr="0089241B">
        <w:rPr>
          <w:noProof/>
          <w:sz w:val="16"/>
          <w:szCs w:val="24"/>
          <w:lang w:val="en-GB"/>
        </w:rPr>
        <w:t xml:space="preserve">-glucosidase inhibitory activity of apple juice’, </w:t>
      </w:r>
      <w:r w:rsidR="002F5188" w:rsidRPr="0089241B">
        <w:rPr>
          <w:i/>
          <w:iCs/>
          <w:noProof/>
          <w:sz w:val="16"/>
          <w:szCs w:val="24"/>
          <w:lang w:val="en-GB"/>
        </w:rPr>
        <w:t>Lwt</w:t>
      </w:r>
      <w:r w:rsidR="002F5188" w:rsidRPr="0089241B">
        <w:rPr>
          <w:noProof/>
          <w:sz w:val="16"/>
          <w:szCs w:val="24"/>
          <w:lang w:val="en-GB"/>
        </w:rPr>
        <w:t>, 98(August), pp. 366–371.</w:t>
      </w:r>
    </w:p>
    <w:p w14:paraId="0EB7B08E" w14:textId="21BA6B7C" w:rsidR="002F5188" w:rsidRPr="0089241B" w:rsidRDefault="002F5188" w:rsidP="002F5188">
      <w:pPr>
        <w:autoSpaceDE w:val="0"/>
        <w:autoSpaceDN w:val="0"/>
        <w:adjustRightInd w:val="0"/>
        <w:jc w:val="both"/>
        <w:rPr>
          <w:noProof/>
          <w:sz w:val="16"/>
          <w:szCs w:val="24"/>
          <w:lang w:val="en-GB"/>
        </w:rPr>
      </w:pPr>
      <w:r w:rsidRPr="0089241B">
        <w:rPr>
          <w:noProof/>
          <w:sz w:val="16"/>
          <w:szCs w:val="24"/>
          <w:lang w:val="en-GB"/>
        </w:rPr>
        <w:t xml:space="preserve">Alongi, M. </w:t>
      </w:r>
      <w:r w:rsidRPr="0089241B">
        <w:rPr>
          <w:i/>
          <w:iCs/>
          <w:noProof/>
          <w:sz w:val="16"/>
          <w:szCs w:val="24"/>
          <w:lang w:val="en-GB"/>
        </w:rPr>
        <w:t>et al.</w:t>
      </w:r>
      <w:r w:rsidRPr="0089241B">
        <w:rPr>
          <w:noProof/>
          <w:sz w:val="16"/>
          <w:szCs w:val="24"/>
          <w:lang w:val="en-GB"/>
        </w:rPr>
        <w:t xml:space="preserve"> (2023) ‘The impact of apple destructuring and thermal treatment on bioactive compounds: the fate of dietary fibre and polyphenols in puree and homogenate’, </w:t>
      </w:r>
      <w:r w:rsidRPr="0089241B">
        <w:rPr>
          <w:i/>
          <w:iCs/>
          <w:noProof/>
          <w:sz w:val="16"/>
          <w:szCs w:val="24"/>
          <w:lang w:val="en-GB"/>
        </w:rPr>
        <w:t>International Journal of Food Science &amp; Technology</w:t>
      </w:r>
      <w:r w:rsidRPr="0089241B">
        <w:rPr>
          <w:noProof/>
          <w:sz w:val="16"/>
          <w:szCs w:val="24"/>
          <w:lang w:val="en-GB"/>
        </w:rPr>
        <w:t xml:space="preserve">, 58(6), pp. 3189–3200. </w:t>
      </w:r>
    </w:p>
    <w:p w14:paraId="37FCEAEA" w14:textId="07BA487F" w:rsidR="002F5188" w:rsidRPr="0089241B" w:rsidRDefault="002F5188" w:rsidP="002F5188">
      <w:pPr>
        <w:autoSpaceDE w:val="0"/>
        <w:autoSpaceDN w:val="0"/>
        <w:adjustRightInd w:val="0"/>
        <w:jc w:val="both"/>
        <w:rPr>
          <w:noProof/>
          <w:sz w:val="16"/>
          <w:szCs w:val="24"/>
          <w:lang w:val="en-GB"/>
        </w:rPr>
      </w:pPr>
      <w:r w:rsidRPr="0089241B">
        <w:rPr>
          <w:noProof/>
          <w:sz w:val="16"/>
          <w:szCs w:val="24"/>
          <w:lang w:val="en-GB"/>
        </w:rPr>
        <w:t xml:space="preserve">Baker, R.A. (1997) ‘Reassessment of some fruit and vegetable pectin levels’, </w:t>
      </w:r>
      <w:r w:rsidRPr="0089241B">
        <w:rPr>
          <w:i/>
          <w:iCs/>
          <w:noProof/>
          <w:sz w:val="16"/>
          <w:szCs w:val="24"/>
          <w:lang w:val="en-GB"/>
        </w:rPr>
        <w:t>Journal of Food Science</w:t>
      </w:r>
      <w:r w:rsidRPr="0089241B">
        <w:rPr>
          <w:noProof/>
          <w:sz w:val="16"/>
          <w:szCs w:val="24"/>
          <w:lang w:val="en-GB"/>
        </w:rPr>
        <w:t xml:space="preserve">, 62(2), pp. 225–229. </w:t>
      </w:r>
    </w:p>
    <w:p w14:paraId="7CCCD6BD" w14:textId="107BD874" w:rsidR="002F5188" w:rsidRPr="0089241B" w:rsidRDefault="002F5188" w:rsidP="002F5188">
      <w:pPr>
        <w:autoSpaceDE w:val="0"/>
        <w:autoSpaceDN w:val="0"/>
        <w:adjustRightInd w:val="0"/>
        <w:jc w:val="both"/>
        <w:rPr>
          <w:noProof/>
          <w:sz w:val="16"/>
          <w:szCs w:val="24"/>
          <w:lang w:val="en-GB"/>
        </w:rPr>
      </w:pPr>
      <w:r w:rsidRPr="0089241B">
        <w:rPr>
          <w:noProof/>
          <w:sz w:val="16"/>
          <w:szCs w:val="24"/>
          <w:lang w:val="en-GB"/>
        </w:rPr>
        <w:t xml:space="preserve">Brodkorb, A. </w:t>
      </w:r>
      <w:r w:rsidRPr="0089241B">
        <w:rPr>
          <w:i/>
          <w:iCs/>
          <w:noProof/>
          <w:sz w:val="16"/>
          <w:szCs w:val="24"/>
          <w:lang w:val="en-GB"/>
        </w:rPr>
        <w:t>et al.</w:t>
      </w:r>
      <w:r w:rsidRPr="0089241B">
        <w:rPr>
          <w:noProof/>
          <w:sz w:val="16"/>
          <w:szCs w:val="24"/>
          <w:lang w:val="en-GB"/>
        </w:rPr>
        <w:t xml:space="preserve"> (2019) ‘INFOGEST static in vitro simulation of gastrointestinal food digestion’, </w:t>
      </w:r>
      <w:r w:rsidRPr="0089241B">
        <w:rPr>
          <w:i/>
          <w:iCs/>
          <w:noProof/>
          <w:sz w:val="16"/>
          <w:szCs w:val="24"/>
          <w:lang w:val="en-GB"/>
        </w:rPr>
        <w:t>Nature Protocols</w:t>
      </w:r>
      <w:r w:rsidRPr="0089241B">
        <w:rPr>
          <w:noProof/>
          <w:sz w:val="16"/>
          <w:szCs w:val="24"/>
          <w:lang w:val="en-GB"/>
        </w:rPr>
        <w:t xml:space="preserve">, 14(4), pp. 991–1014. </w:t>
      </w:r>
    </w:p>
    <w:p w14:paraId="595718A7" w14:textId="31BF6CBD" w:rsidR="002F5188" w:rsidRPr="0089241B" w:rsidRDefault="002F5188" w:rsidP="002F5188">
      <w:pPr>
        <w:autoSpaceDE w:val="0"/>
        <w:autoSpaceDN w:val="0"/>
        <w:adjustRightInd w:val="0"/>
        <w:jc w:val="both"/>
        <w:rPr>
          <w:noProof/>
          <w:sz w:val="16"/>
          <w:szCs w:val="24"/>
          <w:lang w:val="en-GB"/>
        </w:rPr>
      </w:pPr>
      <w:r w:rsidRPr="0089241B">
        <w:rPr>
          <w:noProof/>
          <w:sz w:val="16"/>
          <w:szCs w:val="24"/>
          <w:lang w:val="en-GB"/>
        </w:rPr>
        <w:t xml:space="preserve">D’Archivio, M. </w:t>
      </w:r>
      <w:r w:rsidRPr="0089241B">
        <w:rPr>
          <w:i/>
          <w:iCs/>
          <w:noProof/>
          <w:sz w:val="16"/>
          <w:szCs w:val="24"/>
          <w:lang w:val="en-GB"/>
        </w:rPr>
        <w:t>et al.</w:t>
      </w:r>
      <w:r w:rsidRPr="0089241B">
        <w:rPr>
          <w:noProof/>
          <w:sz w:val="16"/>
          <w:szCs w:val="24"/>
          <w:lang w:val="en-GB"/>
        </w:rPr>
        <w:t xml:space="preserve"> (2010) ‘Bioavailability of the polyphenols: Status and controversies’, </w:t>
      </w:r>
      <w:r w:rsidRPr="0089241B">
        <w:rPr>
          <w:i/>
          <w:iCs/>
          <w:noProof/>
          <w:sz w:val="16"/>
          <w:szCs w:val="24"/>
          <w:lang w:val="en-GB"/>
        </w:rPr>
        <w:t>International Journal of Molecular Sciences</w:t>
      </w:r>
      <w:r w:rsidRPr="0089241B">
        <w:rPr>
          <w:noProof/>
          <w:sz w:val="16"/>
          <w:szCs w:val="24"/>
          <w:lang w:val="en-GB"/>
        </w:rPr>
        <w:t>, 11(4), pp. 1321–1342.</w:t>
      </w:r>
    </w:p>
    <w:p w14:paraId="7D59B294" w14:textId="10FCE512" w:rsidR="002F5188" w:rsidRPr="0089241B" w:rsidRDefault="002F5188" w:rsidP="002F5188">
      <w:pPr>
        <w:autoSpaceDE w:val="0"/>
        <w:autoSpaceDN w:val="0"/>
        <w:adjustRightInd w:val="0"/>
        <w:jc w:val="both"/>
        <w:rPr>
          <w:noProof/>
          <w:sz w:val="16"/>
          <w:szCs w:val="24"/>
          <w:lang w:val="en-GB"/>
        </w:rPr>
      </w:pPr>
      <w:r w:rsidRPr="0089241B">
        <w:rPr>
          <w:noProof/>
          <w:sz w:val="16"/>
          <w:szCs w:val="24"/>
          <w:lang w:val="en-GB"/>
        </w:rPr>
        <w:t xml:space="preserve">Kan, L. </w:t>
      </w:r>
      <w:r w:rsidRPr="0089241B">
        <w:rPr>
          <w:i/>
          <w:iCs/>
          <w:noProof/>
          <w:sz w:val="16"/>
          <w:szCs w:val="24"/>
          <w:lang w:val="en-GB"/>
        </w:rPr>
        <w:t>et al.</w:t>
      </w:r>
      <w:r w:rsidRPr="0089241B">
        <w:rPr>
          <w:noProof/>
          <w:sz w:val="16"/>
          <w:szCs w:val="24"/>
          <w:lang w:val="en-GB"/>
        </w:rPr>
        <w:t xml:space="preserve"> (2021) ‘Inhibition of </w:t>
      </w:r>
      <w:r w:rsidRPr="002F5188">
        <w:rPr>
          <w:noProof/>
          <w:sz w:val="16"/>
          <w:szCs w:val="24"/>
        </w:rPr>
        <w:t>α</w:t>
      </w:r>
      <w:r w:rsidRPr="0089241B">
        <w:rPr>
          <w:noProof/>
          <w:sz w:val="16"/>
          <w:szCs w:val="24"/>
          <w:lang w:val="en-GB"/>
        </w:rPr>
        <w:t xml:space="preserve">-glucosidases by tea polyphenols in rat intestinal extract and Caco-2 cells grown on Transwell’, </w:t>
      </w:r>
      <w:r w:rsidRPr="0089241B">
        <w:rPr>
          <w:i/>
          <w:iCs/>
          <w:noProof/>
          <w:sz w:val="16"/>
          <w:szCs w:val="24"/>
          <w:lang w:val="en-GB"/>
        </w:rPr>
        <w:t>Food Chemistry</w:t>
      </w:r>
      <w:r w:rsidRPr="0089241B">
        <w:rPr>
          <w:noProof/>
          <w:sz w:val="16"/>
          <w:szCs w:val="24"/>
          <w:lang w:val="en-GB"/>
        </w:rPr>
        <w:t>, 361(February), p. 130047.</w:t>
      </w:r>
    </w:p>
    <w:p w14:paraId="7524D7E4" w14:textId="2C59C7C7" w:rsidR="002F5188" w:rsidRPr="0089241B" w:rsidRDefault="002F5188" w:rsidP="002F5188">
      <w:pPr>
        <w:autoSpaceDE w:val="0"/>
        <w:autoSpaceDN w:val="0"/>
        <w:adjustRightInd w:val="0"/>
        <w:jc w:val="both"/>
        <w:rPr>
          <w:noProof/>
          <w:sz w:val="16"/>
          <w:lang w:val="en-GB"/>
        </w:rPr>
      </w:pPr>
      <w:r w:rsidRPr="0089241B">
        <w:rPr>
          <w:noProof/>
          <w:sz w:val="16"/>
          <w:szCs w:val="24"/>
          <w:lang w:val="en-GB"/>
        </w:rPr>
        <w:t xml:space="preserve">Manzocco, L., Anese, M. and Nicoli, M.C. (1998) ‘Antioxidant properties of tea extracts as affected by processing’, </w:t>
      </w:r>
      <w:r w:rsidRPr="0089241B">
        <w:rPr>
          <w:i/>
          <w:iCs/>
          <w:noProof/>
          <w:sz w:val="16"/>
          <w:szCs w:val="24"/>
          <w:lang w:val="en-GB"/>
        </w:rPr>
        <w:t>LWT - Food Science and Technology</w:t>
      </w:r>
      <w:r w:rsidRPr="0089241B">
        <w:rPr>
          <w:noProof/>
          <w:sz w:val="16"/>
          <w:szCs w:val="24"/>
          <w:lang w:val="en-GB"/>
        </w:rPr>
        <w:t>, 31(7–8), pp. 694–698.</w:t>
      </w:r>
    </w:p>
    <w:p w14:paraId="021D3D90" w14:textId="0EFB8C86" w:rsidR="00512D9B" w:rsidRPr="00F01A9D" w:rsidRDefault="00D27B99" w:rsidP="002F5188">
      <w:pPr>
        <w:autoSpaceDE w:val="0"/>
        <w:autoSpaceDN w:val="0"/>
        <w:adjustRightInd w:val="0"/>
        <w:ind w:left="480" w:hanging="480"/>
        <w:jc w:val="both"/>
        <w:rPr>
          <w:sz w:val="16"/>
          <w:szCs w:val="16"/>
        </w:rPr>
      </w:pPr>
      <w:r w:rsidRPr="00F91553">
        <w:rPr>
          <w:sz w:val="16"/>
          <w:szCs w:val="16"/>
        </w:rPr>
        <w:fldChar w:fldCharType="end"/>
      </w:r>
    </w:p>
    <w:sectPr w:rsidR="00512D9B" w:rsidRPr="00F01A9D" w:rsidSect="00AC10CF">
      <w:type w:val="continuous"/>
      <w:pgSz w:w="11906" w:h="16838" w:code="9"/>
      <w:pgMar w:top="1134" w:right="1134" w:bottom="1134"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20449" w14:textId="77777777" w:rsidR="00A848A1" w:rsidRDefault="00A848A1">
      <w:r>
        <w:separator/>
      </w:r>
    </w:p>
  </w:endnote>
  <w:endnote w:type="continuationSeparator" w:id="0">
    <w:p w14:paraId="73F27C31" w14:textId="77777777" w:rsidR="00A848A1" w:rsidRDefault="00A848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Bitstream Vera Sans">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C7495" w14:textId="77777777" w:rsidR="00A848A1" w:rsidRDefault="00A848A1">
      <w:r>
        <w:separator/>
      </w:r>
    </w:p>
  </w:footnote>
  <w:footnote w:type="continuationSeparator" w:id="0">
    <w:p w14:paraId="5E9B5B25" w14:textId="77777777" w:rsidR="00A848A1" w:rsidRDefault="00A848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F61D31"/>
    <w:multiLevelType w:val="hybridMultilevel"/>
    <w:tmpl w:val="409E7C5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4E031947"/>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54C010A6"/>
    <w:multiLevelType w:val="hybridMultilevel"/>
    <w:tmpl w:val="9332840C"/>
    <w:lvl w:ilvl="0" w:tplc="5B147492">
      <w:start w:val="1"/>
      <w:numFmt w:val="lowerRoman"/>
      <w:lvlText w:val="(%1)"/>
      <w:lvlJc w:val="left"/>
      <w:pPr>
        <w:ind w:left="1080" w:hanging="720"/>
      </w:pPr>
      <w:rPr>
        <w:rFonts w:hint="default"/>
        <w:i/>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63B6119"/>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4376859"/>
    <w:multiLevelType w:val="multilevel"/>
    <w:tmpl w:val="DA849304"/>
    <w:lvl w:ilvl="0">
      <w:start w:val="1"/>
      <w:numFmt w:val="lowerLetter"/>
      <w:lvlText w:val="%1)"/>
      <w:lvlJc w:val="left"/>
      <w:pPr>
        <w:tabs>
          <w:tab w:val="num" w:pos="927"/>
        </w:tabs>
        <w:ind w:left="927" w:hanging="360"/>
      </w:pPr>
      <w:rPr>
        <w:sz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66A17757"/>
    <w:multiLevelType w:val="multilevel"/>
    <w:tmpl w:val="166438C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decimal"/>
      <w:pStyle w:val="Heading7"/>
      <w:lvlText w:val="%7"/>
      <w:lvlJc w:val="left"/>
      <w:pPr>
        <w:tabs>
          <w:tab w:val="num" w:pos="1296"/>
        </w:tabs>
        <w:ind w:left="1296" w:hanging="1296"/>
      </w:pPr>
    </w:lvl>
    <w:lvl w:ilvl="7">
      <w:start w:val="1"/>
      <w:numFmt w:val="decimal"/>
      <w:pStyle w:val="Heading8"/>
      <w:lvlText w:val="%7.%8"/>
      <w:lvlJc w:val="left"/>
      <w:pPr>
        <w:tabs>
          <w:tab w:val="num" w:pos="1440"/>
        </w:tabs>
        <w:ind w:left="1440" w:hanging="1440"/>
      </w:pPr>
    </w:lvl>
    <w:lvl w:ilvl="8">
      <w:start w:val="1"/>
      <w:numFmt w:val="decimal"/>
      <w:pStyle w:val="Heading9"/>
      <w:lvlText w:val="%7.%8.%9"/>
      <w:lvlJc w:val="left"/>
      <w:pPr>
        <w:tabs>
          <w:tab w:val="num" w:pos="1584"/>
        </w:tabs>
        <w:ind w:left="1584" w:hanging="1584"/>
      </w:pPr>
    </w:lvl>
  </w:abstractNum>
  <w:abstractNum w:abstractNumId="6" w15:restartNumberingAfterBreak="0">
    <w:nsid w:val="72EC1ACC"/>
    <w:multiLevelType w:val="hybridMultilevel"/>
    <w:tmpl w:val="C4AEF964"/>
    <w:lvl w:ilvl="0" w:tplc="7FFEC166">
      <w:start w:val="1"/>
      <w:numFmt w:val="decimal"/>
      <w:lvlText w:val="%1."/>
      <w:lvlJc w:val="left"/>
      <w:pPr>
        <w:ind w:left="780" w:hanging="4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849296547">
    <w:abstractNumId w:val="5"/>
  </w:num>
  <w:num w:numId="2" w16cid:durableId="2009168134">
    <w:abstractNumId w:val="4"/>
  </w:num>
  <w:num w:numId="3" w16cid:durableId="1852599582">
    <w:abstractNumId w:val="0"/>
  </w:num>
  <w:num w:numId="4" w16cid:durableId="617490540">
    <w:abstractNumId w:val="6"/>
  </w:num>
  <w:num w:numId="5" w16cid:durableId="1554005896">
    <w:abstractNumId w:val="1"/>
  </w:num>
  <w:num w:numId="6" w16cid:durableId="717050176">
    <w:abstractNumId w:val="3"/>
  </w:num>
  <w:num w:numId="7" w16cid:durableId="3521539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isplayBackgroundShape/>
  <w:proofState w:spelling="clean" w:grammar="clean"/>
  <w:defaultTabStop w:val="709"/>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D9B"/>
    <w:rsid w:val="00004709"/>
    <w:rsid w:val="000078FF"/>
    <w:rsid w:val="0003099A"/>
    <w:rsid w:val="00031057"/>
    <w:rsid w:val="000329C4"/>
    <w:rsid w:val="000408ED"/>
    <w:rsid w:val="00042092"/>
    <w:rsid w:val="00056DD7"/>
    <w:rsid w:val="00057AEC"/>
    <w:rsid w:val="00070504"/>
    <w:rsid w:val="000732AC"/>
    <w:rsid w:val="000817EF"/>
    <w:rsid w:val="00084C33"/>
    <w:rsid w:val="000866CF"/>
    <w:rsid w:val="00094BA2"/>
    <w:rsid w:val="0009684F"/>
    <w:rsid w:val="000974C3"/>
    <w:rsid w:val="000B1F20"/>
    <w:rsid w:val="000B2C98"/>
    <w:rsid w:val="000B31DB"/>
    <w:rsid w:val="000C5105"/>
    <w:rsid w:val="000C5CF4"/>
    <w:rsid w:val="000D1FC2"/>
    <w:rsid w:val="000D29C5"/>
    <w:rsid w:val="000E13B2"/>
    <w:rsid w:val="000E1ED5"/>
    <w:rsid w:val="000F1280"/>
    <w:rsid w:val="000F2DC0"/>
    <w:rsid w:val="001013A9"/>
    <w:rsid w:val="00101DAE"/>
    <w:rsid w:val="0010310B"/>
    <w:rsid w:val="00116AED"/>
    <w:rsid w:val="001172CA"/>
    <w:rsid w:val="00120EEF"/>
    <w:rsid w:val="00127244"/>
    <w:rsid w:val="00145E1B"/>
    <w:rsid w:val="00157D30"/>
    <w:rsid w:val="0016166E"/>
    <w:rsid w:val="001625F4"/>
    <w:rsid w:val="001663F9"/>
    <w:rsid w:val="00166D95"/>
    <w:rsid w:val="00175D2A"/>
    <w:rsid w:val="001774A4"/>
    <w:rsid w:val="00177899"/>
    <w:rsid w:val="00181D25"/>
    <w:rsid w:val="001829A3"/>
    <w:rsid w:val="00190B66"/>
    <w:rsid w:val="001A2DA2"/>
    <w:rsid w:val="001B3CCB"/>
    <w:rsid w:val="001B6637"/>
    <w:rsid w:val="001C1D3B"/>
    <w:rsid w:val="001C2FAE"/>
    <w:rsid w:val="001C3A7F"/>
    <w:rsid w:val="001E1633"/>
    <w:rsid w:val="001E5B54"/>
    <w:rsid w:val="001E7D96"/>
    <w:rsid w:val="001F138C"/>
    <w:rsid w:val="001F327A"/>
    <w:rsid w:val="001F79D2"/>
    <w:rsid w:val="00204D4D"/>
    <w:rsid w:val="0020592E"/>
    <w:rsid w:val="0021146E"/>
    <w:rsid w:val="0021429B"/>
    <w:rsid w:val="00230E60"/>
    <w:rsid w:val="002316BD"/>
    <w:rsid w:val="00251174"/>
    <w:rsid w:val="00263B8A"/>
    <w:rsid w:val="00264EC2"/>
    <w:rsid w:val="00267517"/>
    <w:rsid w:val="00267956"/>
    <w:rsid w:val="00267971"/>
    <w:rsid w:val="002733CC"/>
    <w:rsid w:val="00281582"/>
    <w:rsid w:val="002841A8"/>
    <w:rsid w:val="002A40B0"/>
    <w:rsid w:val="002B0447"/>
    <w:rsid w:val="002B593D"/>
    <w:rsid w:val="002B60D3"/>
    <w:rsid w:val="002B781F"/>
    <w:rsid w:val="002D7523"/>
    <w:rsid w:val="002E0473"/>
    <w:rsid w:val="002F5188"/>
    <w:rsid w:val="003004AD"/>
    <w:rsid w:val="00301056"/>
    <w:rsid w:val="00303C27"/>
    <w:rsid w:val="003164D6"/>
    <w:rsid w:val="00321B7D"/>
    <w:rsid w:val="003258F5"/>
    <w:rsid w:val="00330743"/>
    <w:rsid w:val="00341942"/>
    <w:rsid w:val="00346908"/>
    <w:rsid w:val="00353573"/>
    <w:rsid w:val="00355185"/>
    <w:rsid w:val="00356B2B"/>
    <w:rsid w:val="00363563"/>
    <w:rsid w:val="003642F2"/>
    <w:rsid w:val="00365658"/>
    <w:rsid w:val="00370A85"/>
    <w:rsid w:val="003726EC"/>
    <w:rsid w:val="003744DE"/>
    <w:rsid w:val="00380A7F"/>
    <w:rsid w:val="00385D8F"/>
    <w:rsid w:val="00394D92"/>
    <w:rsid w:val="003961E8"/>
    <w:rsid w:val="00397544"/>
    <w:rsid w:val="003A06F4"/>
    <w:rsid w:val="003A4043"/>
    <w:rsid w:val="003A7A8D"/>
    <w:rsid w:val="003C10F2"/>
    <w:rsid w:val="003C7C87"/>
    <w:rsid w:val="003D1DC8"/>
    <w:rsid w:val="003D3181"/>
    <w:rsid w:val="003D5758"/>
    <w:rsid w:val="003D6EE1"/>
    <w:rsid w:val="003D779E"/>
    <w:rsid w:val="003E1667"/>
    <w:rsid w:val="003E4A3D"/>
    <w:rsid w:val="003F59D2"/>
    <w:rsid w:val="00412A5D"/>
    <w:rsid w:val="00417742"/>
    <w:rsid w:val="00425C06"/>
    <w:rsid w:val="004316FE"/>
    <w:rsid w:val="00434A83"/>
    <w:rsid w:val="00450C66"/>
    <w:rsid w:val="00453922"/>
    <w:rsid w:val="00466AA0"/>
    <w:rsid w:val="0047236E"/>
    <w:rsid w:val="00473140"/>
    <w:rsid w:val="004735A2"/>
    <w:rsid w:val="004812F7"/>
    <w:rsid w:val="00481BCB"/>
    <w:rsid w:val="00487E54"/>
    <w:rsid w:val="0049408D"/>
    <w:rsid w:val="004963F9"/>
    <w:rsid w:val="004B0FF4"/>
    <w:rsid w:val="004B3D61"/>
    <w:rsid w:val="004B4BD1"/>
    <w:rsid w:val="004B7A43"/>
    <w:rsid w:val="004E0925"/>
    <w:rsid w:val="004E5BD5"/>
    <w:rsid w:val="004E669F"/>
    <w:rsid w:val="004F1CEF"/>
    <w:rsid w:val="004F23C5"/>
    <w:rsid w:val="004F766A"/>
    <w:rsid w:val="00500DA9"/>
    <w:rsid w:val="005021F1"/>
    <w:rsid w:val="005023B6"/>
    <w:rsid w:val="00512D9B"/>
    <w:rsid w:val="00525AC4"/>
    <w:rsid w:val="00527738"/>
    <w:rsid w:val="005306BA"/>
    <w:rsid w:val="005314A0"/>
    <w:rsid w:val="00532E46"/>
    <w:rsid w:val="0053338F"/>
    <w:rsid w:val="00536F3E"/>
    <w:rsid w:val="00537591"/>
    <w:rsid w:val="00546AC1"/>
    <w:rsid w:val="00546F8C"/>
    <w:rsid w:val="00561C27"/>
    <w:rsid w:val="00564567"/>
    <w:rsid w:val="00564775"/>
    <w:rsid w:val="0056654A"/>
    <w:rsid w:val="005722D7"/>
    <w:rsid w:val="0057389F"/>
    <w:rsid w:val="00574C10"/>
    <w:rsid w:val="00580E08"/>
    <w:rsid w:val="00580FF9"/>
    <w:rsid w:val="005927EF"/>
    <w:rsid w:val="005938E8"/>
    <w:rsid w:val="00597305"/>
    <w:rsid w:val="005B2D34"/>
    <w:rsid w:val="005C1209"/>
    <w:rsid w:val="005C359F"/>
    <w:rsid w:val="005C36CD"/>
    <w:rsid w:val="005C5CBD"/>
    <w:rsid w:val="005D2C8B"/>
    <w:rsid w:val="005D4E5B"/>
    <w:rsid w:val="005D6F70"/>
    <w:rsid w:val="005D7C0E"/>
    <w:rsid w:val="005E4C6C"/>
    <w:rsid w:val="005E5072"/>
    <w:rsid w:val="005F17AF"/>
    <w:rsid w:val="005F2F26"/>
    <w:rsid w:val="006005C8"/>
    <w:rsid w:val="00601887"/>
    <w:rsid w:val="00613B75"/>
    <w:rsid w:val="006160AF"/>
    <w:rsid w:val="006178AB"/>
    <w:rsid w:val="006222B9"/>
    <w:rsid w:val="00622477"/>
    <w:rsid w:val="00622D26"/>
    <w:rsid w:val="00627085"/>
    <w:rsid w:val="00630A01"/>
    <w:rsid w:val="006346D5"/>
    <w:rsid w:val="00642F1C"/>
    <w:rsid w:val="00645AE9"/>
    <w:rsid w:val="00647615"/>
    <w:rsid w:val="006505A5"/>
    <w:rsid w:val="00653324"/>
    <w:rsid w:val="006700CD"/>
    <w:rsid w:val="006705A6"/>
    <w:rsid w:val="00673582"/>
    <w:rsid w:val="00674A8F"/>
    <w:rsid w:val="006753F8"/>
    <w:rsid w:val="006836AB"/>
    <w:rsid w:val="006940F5"/>
    <w:rsid w:val="006A1141"/>
    <w:rsid w:val="006A16A3"/>
    <w:rsid w:val="006B0EB0"/>
    <w:rsid w:val="006B11F3"/>
    <w:rsid w:val="006C122F"/>
    <w:rsid w:val="006E46CB"/>
    <w:rsid w:val="006E6516"/>
    <w:rsid w:val="006F5402"/>
    <w:rsid w:val="007021A5"/>
    <w:rsid w:val="0070357C"/>
    <w:rsid w:val="00704757"/>
    <w:rsid w:val="00714A76"/>
    <w:rsid w:val="0071731E"/>
    <w:rsid w:val="007223A3"/>
    <w:rsid w:val="00723201"/>
    <w:rsid w:val="0072365F"/>
    <w:rsid w:val="007247D5"/>
    <w:rsid w:val="00724AE3"/>
    <w:rsid w:val="00733ADA"/>
    <w:rsid w:val="00746B7D"/>
    <w:rsid w:val="00763212"/>
    <w:rsid w:val="00771668"/>
    <w:rsid w:val="00780162"/>
    <w:rsid w:val="007818CB"/>
    <w:rsid w:val="007819B7"/>
    <w:rsid w:val="00787074"/>
    <w:rsid w:val="00790AB3"/>
    <w:rsid w:val="007931CC"/>
    <w:rsid w:val="007A0C7B"/>
    <w:rsid w:val="007B34FA"/>
    <w:rsid w:val="007C01AB"/>
    <w:rsid w:val="007C20D8"/>
    <w:rsid w:val="007D3CED"/>
    <w:rsid w:val="007F3A75"/>
    <w:rsid w:val="00805E13"/>
    <w:rsid w:val="00813356"/>
    <w:rsid w:val="00813CB8"/>
    <w:rsid w:val="00813D4E"/>
    <w:rsid w:val="00814D1B"/>
    <w:rsid w:val="008163B4"/>
    <w:rsid w:val="00835814"/>
    <w:rsid w:val="008377CF"/>
    <w:rsid w:val="008478C8"/>
    <w:rsid w:val="0085353E"/>
    <w:rsid w:val="008627EA"/>
    <w:rsid w:val="008770BA"/>
    <w:rsid w:val="00877956"/>
    <w:rsid w:val="008873D1"/>
    <w:rsid w:val="00887A0F"/>
    <w:rsid w:val="00892001"/>
    <w:rsid w:val="0089241B"/>
    <w:rsid w:val="008A75E2"/>
    <w:rsid w:val="008A762C"/>
    <w:rsid w:val="008B0201"/>
    <w:rsid w:val="008C00D6"/>
    <w:rsid w:val="008C1E00"/>
    <w:rsid w:val="008C245F"/>
    <w:rsid w:val="008D52FB"/>
    <w:rsid w:val="008D73B3"/>
    <w:rsid w:val="008E1AEE"/>
    <w:rsid w:val="008E1D3A"/>
    <w:rsid w:val="008F00AB"/>
    <w:rsid w:val="008F4548"/>
    <w:rsid w:val="008F6048"/>
    <w:rsid w:val="008F6F46"/>
    <w:rsid w:val="009163DA"/>
    <w:rsid w:val="0091663D"/>
    <w:rsid w:val="00943200"/>
    <w:rsid w:val="009559DE"/>
    <w:rsid w:val="009563D1"/>
    <w:rsid w:val="009564E1"/>
    <w:rsid w:val="00967886"/>
    <w:rsid w:val="00980433"/>
    <w:rsid w:val="00984792"/>
    <w:rsid w:val="00986962"/>
    <w:rsid w:val="009869CE"/>
    <w:rsid w:val="00987779"/>
    <w:rsid w:val="0098777E"/>
    <w:rsid w:val="00992E47"/>
    <w:rsid w:val="009A3225"/>
    <w:rsid w:val="009B1155"/>
    <w:rsid w:val="009B26B0"/>
    <w:rsid w:val="009B38C8"/>
    <w:rsid w:val="009B4CC9"/>
    <w:rsid w:val="009B6E64"/>
    <w:rsid w:val="009C23AF"/>
    <w:rsid w:val="009C44BD"/>
    <w:rsid w:val="009C5FEB"/>
    <w:rsid w:val="009C61E2"/>
    <w:rsid w:val="009C6FDF"/>
    <w:rsid w:val="009D4757"/>
    <w:rsid w:val="009D593F"/>
    <w:rsid w:val="009E21D2"/>
    <w:rsid w:val="00A02BC5"/>
    <w:rsid w:val="00A0700A"/>
    <w:rsid w:val="00A1025D"/>
    <w:rsid w:val="00A1770D"/>
    <w:rsid w:val="00A203FB"/>
    <w:rsid w:val="00A2594F"/>
    <w:rsid w:val="00A270F2"/>
    <w:rsid w:val="00A34400"/>
    <w:rsid w:val="00A43CA2"/>
    <w:rsid w:val="00A443B1"/>
    <w:rsid w:val="00A50486"/>
    <w:rsid w:val="00A506C1"/>
    <w:rsid w:val="00A54F0E"/>
    <w:rsid w:val="00A56640"/>
    <w:rsid w:val="00A643D4"/>
    <w:rsid w:val="00A70AF5"/>
    <w:rsid w:val="00A820A1"/>
    <w:rsid w:val="00A848A1"/>
    <w:rsid w:val="00A97FCF"/>
    <w:rsid w:val="00AA5292"/>
    <w:rsid w:val="00AB4E68"/>
    <w:rsid w:val="00AB651E"/>
    <w:rsid w:val="00AC10CF"/>
    <w:rsid w:val="00AD30D3"/>
    <w:rsid w:val="00AD6CBA"/>
    <w:rsid w:val="00AE329D"/>
    <w:rsid w:val="00AE4777"/>
    <w:rsid w:val="00AE5A60"/>
    <w:rsid w:val="00AE777A"/>
    <w:rsid w:val="00B04659"/>
    <w:rsid w:val="00B07E5F"/>
    <w:rsid w:val="00B155A9"/>
    <w:rsid w:val="00B23167"/>
    <w:rsid w:val="00B2421A"/>
    <w:rsid w:val="00B32E84"/>
    <w:rsid w:val="00B35130"/>
    <w:rsid w:val="00B43774"/>
    <w:rsid w:val="00B44ECE"/>
    <w:rsid w:val="00B5501A"/>
    <w:rsid w:val="00B67B1D"/>
    <w:rsid w:val="00B718EF"/>
    <w:rsid w:val="00B7444C"/>
    <w:rsid w:val="00B74C18"/>
    <w:rsid w:val="00B7695B"/>
    <w:rsid w:val="00B93D17"/>
    <w:rsid w:val="00B96453"/>
    <w:rsid w:val="00B965B4"/>
    <w:rsid w:val="00BA248A"/>
    <w:rsid w:val="00BA4268"/>
    <w:rsid w:val="00BB4EBC"/>
    <w:rsid w:val="00BB645F"/>
    <w:rsid w:val="00BB7D89"/>
    <w:rsid w:val="00BC238E"/>
    <w:rsid w:val="00BC4C85"/>
    <w:rsid w:val="00BC57CE"/>
    <w:rsid w:val="00BC6183"/>
    <w:rsid w:val="00BD1523"/>
    <w:rsid w:val="00BD1715"/>
    <w:rsid w:val="00BD39B9"/>
    <w:rsid w:val="00BE0E8B"/>
    <w:rsid w:val="00BE16FD"/>
    <w:rsid w:val="00BE2F19"/>
    <w:rsid w:val="00BF0824"/>
    <w:rsid w:val="00C017ED"/>
    <w:rsid w:val="00C03AA8"/>
    <w:rsid w:val="00C12DA8"/>
    <w:rsid w:val="00C160D8"/>
    <w:rsid w:val="00C16513"/>
    <w:rsid w:val="00C26108"/>
    <w:rsid w:val="00C30377"/>
    <w:rsid w:val="00C3054E"/>
    <w:rsid w:val="00C43E5B"/>
    <w:rsid w:val="00C442C5"/>
    <w:rsid w:val="00C51E26"/>
    <w:rsid w:val="00C57D26"/>
    <w:rsid w:val="00C6141E"/>
    <w:rsid w:val="00C66177"/>
    <w:rsid w:val="00C75230"/>
    <w:rsid w:val="00C76CA5"/>
    <w:rsid w:val="00C879DB"/>
    <w:rsid w:val="00C92857"/>
    <w:rsid w:val="00C92C14"/>
    <w:rsid w:val="00C97EC8"/>
    <w:rsid w:val="00CA2C57"/>
    <w:rsid w:val="00CB0290"/>
    <w:rsid w:val="00CB1C00"/>
    <w:rsid w:val="00CC14B7"/>
    <w:rsid w:val="00CC1D11"/>
    <w:rsid w:val="00CC3D3F"/>
    <w:rsid w:val="00CD2FFB"/>
    <w:rsid w:val="00CD62EC"/>
    <w:rsid w:val="00CE5044"/>
    <w:rsid w:val="00D0743B"/>
    <w:rsid w:val="00D10697"/>
    <w:rsid w:val="00D13EFE"/>
    <w:rsid w:val="00D16063"/>
    <w:rsid w:val="00D228B7"/>
    <w:rsid w:val="00D24D2A"/>
    <w:rsid w:val="00D27596"/>
    <w:rsid w:val="00D27B99"/>
    <w:rsid w:val="00D32DBE"/>
    <w:rsid w:val="00D3684E"/>
    <w:rsid w:val="00D43CFC"/>
    <w:rsid w:val="00D4700F"/>
    <w:rsid w:val="00D5610A"/>
    <w:rsid w:val="00D7268D"/>
    <w:rsid w:val="00D72C23"/>
    <w:rsid w:val="00D749E8"/>
    <w:rsid w:val="00D75D24"/>
    <w:rsid w:val="00D8079B"/>
    <w:rsid w:val="00D80E22"/>
    <w:rsid w:val="00D81031"/>
    <w:rsid w:val="00DA4946"/>
    <w:rsid w:val="00DA783C"/>
    <w:rsid w:val="00DB0C46"/>
    <w:rsid w:val="00DB5710"/>
    <w:rsid w:val="00DC3E94"/>
    <w:rsid w:val="00DC5F09"/>
    <w:rsid w:val="00DD47F9"/>
    <w:rsid w:val="00DE270B"/>
    <w:rsid w:val="00DE299A"/>
    <w:rsid w:val="00DE2A94"/>
    <w:rsid w:val="00DE3312"/>
    <w:rsid w:val="00DE6517"/>
    <w:rsid w:val="00DE7F27"/>
    <w:rsid w:val="00DF168B"/>
    <w:rsid w:val="00DF1F69"/>
    <w:rsid w:val="00DF605F"/>
    <w:rsid w:val="00DF7EB8"/>
    <w:rsid w:val="00E02718"/>
    <w:rsid w:val="00E02B3C"/>
    <w:rsid w:val="00E04011"/>
    <w:rsid w:val="00E2053D"/>
    <w:rsid w:val="00E214F9"/>
    <w:rsid w:val="00E24738"/>
    <w:rsid w:val="00E27C17"/>
    <w:rsid w:val="00E342EC"/>
    <w:rsid w:val="00E34EF4"/>
    <w:rsid w:val="00E35E70"/>
    <w:rsid w:val="00E35E8B"/>
    <w:rsid w:val="00E41291"/>
    <w:rsid w:val="00E46AF3"/>
    <w:rsid w:val="00E47D45"/>
    <w:rsid w:val="00E54CE2"/>
    <w:rsid w:val="00E56F11"/>
    <w:rsid w:val="00E57419"/>
    <w:rsid w:val="00E65C6A"/>
    <w:rsid w:val="00E70C0E"/>
    <w:rsid w:val="00E72126"/>
    <w:rsid w:val="00E7435B"/>
    <w:rsid w:val="00E74724"/>
    <w:rsid w:val="00E90F4F"/>
    <w:rsid w:val="00EA2643"/>
    <w:rsid w:val="00EA52CA"/>
    <w:rsid w:val="00EB0B91"/>
    <w:rsid w:val="00EB5705"/>
    <w:rsid w:val="00EB5D0B"/>
    <w:rsid w:val="00EB7EB2"/>
    <w:rsid w:val="00EC024E"/>
    <w:rsid w:val="00EC1375"/>
    <w:rsid w:val="00EC35CD"/>
    <w:rsid w:val="00EC4B64"/>
    <w:rsid w:val="00ED0483"/>
    <w:rsid w:val="00ED571C"/>
    <w:rsid w:val="00ED5B19"/>
    <w:rsid w:val="00EE08CA"/>
    <w:rsid w:val="00EE3B99"/>
    <w:rsid w:val="00EF11A9"/>
    <w:rsid w:val="00EF6249"/>
    <w:rsid w:val="00F003B7"/>
    <w:rsid w:val="00F01A9D"/>
    <w:rsid w:val="00F103BA"/>
    <w:rsid w:val="00F1309B"/>
    <w:rsid w:val="00F13A99"/>
    <w:rsid w:val="00F3008C"/>
    <w:rsid w:val="00F350EF"/>
    <w:rsid w:val="00F372AA"/>
    <w:rsid w:val="00F4005B"/>
    <w:rsid w:val="00F4118F"/>
    <w:rsid w:val="00F4331E"/>
    <w:rsid w:val="00F50E29"/>
    <w:rsid w:val="00F57891"/>
    <w:rsid w:val="00F627DC"/>
    <w:rsid w:val="00F648B2"/>
    <w:rsid w:val="00F70AFF"/>
    <w:rsid w:val="00F81C1A"/>
    <w:rsid w:val="00F84F34"/>
    <w:rsid w:val="00F86E1A"/>
    <w:rsid w:val="00F91553"/>
    <w:rsid w:val="00F93BEF"/>
    <w:rsid w:val="00FA5E65"/>
    <w:rsid w:val="00FA607D"/>
    <w:rsid w:val="00FB0924"/>
    <w:rsid w:val="00FB589C"/>
    <w:rsid w:val="00FC0C0B"/>
    <w:rsid w:val="00FC1FBE"/>
    <w:rsid w:val="00FC4B6A"/>
    <w:rsid w:val="00FC533A"/>
    <w:rsid w:val="00FC561A"/>
    <w:rsid w:val="00FC65FC"/>
    <w:rsid w:val="00FD1B27"/>
    <w:rsid w:val="00FE046D"/>
    <w:rsid w:val="00FE3954"/>
    <w:rsid w:val="00FE5184"/>
    <w:rsid w:val="00FF3AFC"/>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B41B4"/>
  <w15:docId w15:val="{DF97F53B-F3A8-D34D-B2D7-A644FC2AA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Bitstream Vera Sans" w:hAnsi="Liberation Serif" w:cs="FreeSans"/>
        <w:sz w:val="24"/>
        <w:szCs w:val="24"/>
        <w:lang w:val="it-IT"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pPr>
    <w:rPr>
      <w:rFonts w:ascii="Times New Roman" w:eastAsia="Times New Roman" w:hAnsi="Times New Roman" w:cs="Times New Roman"/>
      <w:sz w:val="20"/>
      <w:szCs w:val="20"/>
      <w:lang w:bidi="ar-SA"/>
    </w:rPr>
  </w:style>
  <w:style w:type="paragraph" w:styleId="Heading1">
    <w:name w:val="heading 1"/>
    <w:basedOn w:val="Normal"/>
    <w:next w:val="Normal"/>
    <w:uiPriority w:val="9"/>
    <w:qFormat/>
    <w:rsid w:val="00E04011"/>
    <w:pPr>
      <w:keepNext/>
      <w:shd w:val="clear" w:color="auto" w:fill="FFFFFF"/>
      <w:spacing w:before="120" w:after="120"/>
      <w:ind w:right="320"/>
      <w:jc w:val="both"/>
      <w:outlineLvl w:val="0"/>
    </w:pPr>
    <w:rPr>
      <w:b/>
      <w:spacing w:val="-2"/>
      <w:sz w:val="24"/>
      <w:szCs w:val="52"/>
      <w:lang w:val="en-US"/>
    </w:rPr>
  </w:style>
  <w:style w:type="paragraph" w:styleId="Heading2">
    <w:name w:val="heading 2"/>
    <w:basedOn w:val="Normal"/>
    <w:next w:val="Normal"/>
    <w:uiPriority w:val="9"/>
    <w:unhideWhenUsed/>
    <w:qFormat/>
    <w:pPr>
      <w:keepNext/>
      <w:outlineLvl w:val="1"/>
    </w:pPr>
    <w:rPr>
      <w:sz w:val="32"/>
    </w:rPr>
  </w:style>
  <w:style w:type="paragraph" w:styleId="Heading3">
    <w:name w:val="heading 3"/>
    <w:basedOn w:val="Normal"/>
    <w:next w:val="Normal"/>
    <w:uiPriority w:val="9"/>
    <w:unhideWhenUsed/>
    <w:qFormat/>
    <w:pPr>
      <w:keepNext/>
      <w:outlineLvl w:val="2"/>
    </w:pPr>
    <w:rPr>
      <w:sz w:val="28"/>
      <w:lang w:val="en-US"/>
    </w:rPr>
  </w:style>
  <w:style w:type="paragraph" w:styleId="Heading4">
    <w:name w:val="heading 4"/>
    <w:basedOn w:val="Normal"/>
    <w:next w:val="Normal"/>
    <w:uiPriority w:val="9"/>
    <w:semiHidden/>
    <w:unhideWhenUsed/>
    <w:qFormat/>
    <w:pPr>
      <w:keepNext/>
      <w:widowControl/>
      <w:outlineLvl w:val="3"/>
    </w:pPr>
    <w:rPr>
      <w:color w:val="000000"/>
      <w:sz w:val="24"/>
    </w:rPr>
  </w:style>
  <w:style w:type="paragraph" w:styleId="Heading5">
    <w:name w:val="heading 5"/>
    <w:basedOn w:val="Normal"/>
    <w:next w:val="Normal"/>
    <w:uiPriority w:val="9"/>
    <w:semiHidden/>
    <w:unhideWhenUsed/>
    <w:qFormat/>
    <w:pPr>
      <w:keepNext/>
      <w:spacing w:line="684" w:lineRule="exact"/>
      <w:textAlignment w:val="baseline"/>
      <w:outlineLvl w:val="4"/>
    </w:pPr>
    <w:rPr>
      <w:color w:val="000000"/>
      <w:sz w:val="72"/>
      <w:vertAlign w:val="subscript"/>
    </w:rPr>
  </w:style>
  <w:style w:type="paragraph" w:styleId="Heading6">
    <w:name w:val="heading 6"/>
    <w:basedOn w:val="Normal"/>
    <w:next w:val="Normal"/>
    <w:uiPriority w:val="9"/>
    <w:semiHidden/>
    <w:unhideWhenUsed/>
    <w:qFormat/>
    <w:pPr>
      <w:keepNext/>
      <w:spacing w:line="684" w:lineRule="exact"/>
      <w:textAlignment w:val="baseline"/>
      <w:outlineLvl w:val="5"/>
    </w:pPr>
    <w:rPr>
      <w:b/>
      <w:bCs/>
      <w:color w:val="4D4D4D"/>
      <w:sz w:val="72"/>
      <w:szCs w:val="40"/>
      <w:vertAlign w:val="subscript"/>
    </w:rPr>
  </w:style>
  <w:style w:type="paragraph" w:styleId="Heading7">
    <w:name w:val="heading 7"/>
    <w:basedOn w:val="Normal"/>
    <w:next w:val="Normal"/>
    <w:qFormat/>
    <w:pPr>
      <w:widowControl/>
      <w:numPr>
        <w:ilvl w:val="6"/>
        <w:numId w:val="1"/>
      </w:numPr>
      <w:spacing w:before="240" w:after="60" w:line="264" w:lineRule="auto"/>
      <w:jc w:val="both"/>
      <w:outlineLvl w:val="6"/>
    </w:pPr>
    <w:rPr>
      <w:rFonts w:ascii="Arial" w:hAnsi="Arial" w:cs="Arial"/>
      <w:kern w:val="2"/>
      <w:lang w:val="nl-NL"/>
    </w:rPr>
  </w:style>
  <w:style w:type="paragraph" w:styleId="Heading8">
    <w:name w:val="heading 8"/>
    <w:basedOn w:val="Normal"/>
    <w:next w:val="Normal"/>
    <w:qFormat/>
    <w:pPr>
      <w:widowControl/>
      <w:numPr>
        <w:ilvl w:val="7"/>
        <w:numId w:val="1"/>
      </w:numPr>
      <w:spacing w:before="240" w:after="60" w:line="264" w:lineRule="auto"/>
      <w:jc w:val="both"/>
      <w:outlineLvl w:val="7"/>
    </w:pPr>
    <w:rPr>
      <w:rFonts w:ascii="Arial" w:hAnsi="Arial" w:cs="Arial"/>
      <w:i/>
      <w:kern w:val="2"/>
      <w:lang w:val="nl-NL"/>
    </w:rPr>
  </w:style>
  <w:style w:type="paragraph" w:styleId="Heading9">
    <w:name w:val="heading 9"/>
    <w:basedOn w:val="Normal"/>
    <w:next w:val="Normal"/>
    <w:qFormat/>
    <w:pPr>
      <w:widowControl/>
      <w:numPr>
        <w:ilvl w:val="8"/>
        <w:numId w:val="1"/>
      </w:numPr>
      <w:spacing w:before="240" w:after="60" w:line="264" w:lineRule="auto"/>
      <w:jc w:val="both"/>
      <w:outlineLvl w:val="8"/>
    </w:pPr>
    <w:rPr>
      <w:rFonts w:ascii="Arial" w:hAnsi="Arial" w:cs="Arial"/>
      <w:i/>
      <w:kern w:val="2"/>
      <w:sz w:val="18"/>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3z0">
    <w:name w:val="WW8Num3z0"/>
    <w:qFormat/>
  </w:style>
  <w:style w:type="character" w:customStyle="1" w:styleId="WW8Num4z0">
    <w:name w:val="WW8Num4z0"/>
    <w:qFormat/>
  </w:style>
  <w:style w:type="character" w:customStyle="1" w:styleId="WW8Num5z0">
    <w:name w:val="WW8Num5z0"/>
    <w:qFormat/>
  </w:style>
  <w:style w:type="character" w:customStyle="1" w:styleId="WW8Num6z0">
    <w:name w:val="WW8Num6z0"/>
    <w:qFormat/>
    <w:rPr>
      <w:rFonts w:ascii="Symbol" w:hAnsi="Symbol" w:cs="Symbol"/>
    </w:rPr>
  </w:style>
  <w:style w:type="character" w:customStyle="1" w:styleId="WW8Num7z0">
    <w:name w:val="WW8Num7z0"/>
    <w:qFormat/>
    <w:rPr>
      <w:rFonts w:ascii="Symbol" w:hAnsi="Symbol" w:cs="Symbol"/>
    </w:rPr>
  </w:style>
  <w:style w:type="character" w:customStyle="1" w:styleId="WW8Num8z0">
    <w:name w:val="WW8Num8z0"/>
    <w:qFormat/>
    <w:rPr>
      <w:rFonts w:ascii="Symbol" w:hAnsi="Symbol" w:cs="Symbol"/>
    </w:rPr>
  </w:style>
  <w:style w:type="character" w:customStyle="1" w:styleId="WW8Num9z0">
    <w:name w:val="WW8Num9z0"/>
    <w:qFormat/>
    <w:rPr>
      <w:rFonts w:ascii="Symbol" w:hAnsi="Symbol" w:cs="Symbol"/>
    </w:rPr>
  </w:style>
  <w:style w:type="character" w:customStyle="1" w:styleId="WW8Num10z0">
    <w:name w:val="WW8Num10z0"/>
    <w:qFormat/>
  </w:style>
  <w:style w:type="character" w:customStyle="1" w:styleId="WW8Num11z0">
    <w:name w:val="WW8Num11z0"/>
    <w:qFormat/>
    <w:rPr>
      <w:rFonts w:ascii="Symbol" w:hAnsi="Symbol" w:cs="Symbol"/>
    </w:rPr>
  </w:style>
  <w:style w:type="character" w:customStyle="1" w:styleId="WW8Num12z0">
    <w:name w:val="WW8Num12z0"/>
    <w:qFormat/>
    <w:rPr>
      <w:sz w:val="24"/>
    </w:rPr>
  </w:style>
  <w:style w:type="character" w:customStyle="1" w:styleId="WW8Num13z0">
    <w:name w:val="WW8Num13z0"/>
    <w:qFormat/>
    <w:rPr>
      <w:sz w:val="24"/>
    </w:rPr>
  </w:style>
  <w:style w:type="character" w:customStyle="1" w:styleId="WW8Num13z1">
    <w:name w:val="WW8Num13z1"/>
    <w:qFormat/>
    <w:rPr>
      <w:rFonts w:ascii="Times New Roman" w:hAnsi="Times New Roman" w:cs="Times New Roman"/>
      <w:b/>
      <w:i w:val="0"/>
      <w:sz w:val="22"/>
    </w:rPr>
  </w:style>
  <w:style w:type="character" w:customStyle="1" w:styleId="WW8Num13z2">
    <w:name w:val="WW8Num13z2"/>
    <w:qFormat/>
    <w:rPr>
      <w:rFonts w:ascii="Times New Roman" w:hAnsi="Times New Roman" w:cs="Times New Roman"/>
      <w:b w:val="0"/>
      <w:i/>
      <w:sz w:val="24"/>
    </w:rPr>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rPr>
      <w:sz w:val="24"/>
    </w:rPr>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styleId="CommentReference">
    <w:name w:val="annotation reference"/>
    <w:qFormat/>
    <w:rPr>
      <w:sz w:val="16"/>
      <w:szCs w:val="16"/>
    </w:rPr>
  </w:style>
  <w:style w:type="character" w:customStyle="1" w:styleId="CollegamentoInternet">
    <w:name w:val="Collegamento Internet"/>
    <w:rPr>
      <w:color w:val="0000FF"/>
      <w:u w:val="single"/>
    </w:rPr>
  </w:style>
  <w:style w:type="character" w:customStyle="1" w:styleId="TestonotaapidipaginaCarattere">
    <w:name w:val="Testo nota a piè di pagina Carattere"/>
    <w:qFormat/>
    <w:rPr>
      <w:sz w:val="24"/>
      <w:szCs w:val="24"/>
      <w:lang w:val="it-IT"/>
    </w:rPr>
  </w:style>
  <w:style w:type="character" w:customStyle="1" w:styleId="Caratterinotaapidipagina">
    <w:name w:val="Caratteri nota a piè di pagina"/>
    <w:qFormat/>
    <w:rPr>
      <w:vertAlign w:val="superscript"/>
    </w:rPr>
  </w:style>
  <w:style w:type="character" w:customStyle="1" w:styleId="Richiamoallanotaapidipagina">
    <w:name w:val="Richiamo alla nota a piè di pagina"/>
    <w:rPr>
      <w:vertAlign w:val="superscript"/>
    </w:rPr>
  </w:style>
  <w:style w:type="character" w:customStyle="1" w:styleId="Caratterinotadichiusura">
    <w:name w:val="Caratteri nota di chiusura"/>
    <w:qFormat/>
    <w:rPr>
      <w:vertAlign w:val="superscript"/>
    </w:rPr>
  </w:style>
  <w:style w:type="character" w:customStyle="1" w:styleId="WW-Caratterinotadichiusura">
    <w:name w:val="WW-Caratteri nota di chiusura"/>
    <w:qFormat/>
  </w:style>
  <w:style w:type="character" w:customStyle="1" w:styleId="Richiamoallanotadichiusura">
    <w:name w:val="Richiamo alla nota di chiusura"/>
    <w:rPr>
      <w:vertAlign w:val="superscript"/>
    </w:rPr>
  </w:style>
  <w:style w:type="character" w:customStyle="1" w:styleId="ListLabel1">
    <w:name w:val="ListLabel 1"/>
    <w:qFormat/>
    <w:rPr>
      <w:rFonts w:cs="Symbol"/>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sz w:val="24"/>
    </w:rPr>
  </w:style>
  <w:style w:type="character" w:customStyle="1" w:styleId="ListLabel7">
    <w:name w:val="ListLabel 7"/>
    <w:qFormat/>
    <w:rPr>
      <w:sz w:val="24"/>
    </w:rPr>
  </w:style>
  <w:style w:type="character" w:customStyle="1" w:styleId="ListLabel8">
    <w:name w:val="ListLabel 8"/>
    <w:qFormat/>
    <w:rPr>
      <w:sz w:val="24"/>
    </w:rPr>
  </w:style>
  <w:style w:type="character" w:customStyle="1" w:styleId="ListLabel9">
    <w:name w:val="ListLabel 9"/>
    <w:qFormat/>
    <w:rPr>
      <w:sz w:val="24"/>
    </w:rPr>
  </w:style>
  <w:style w:type="character" w:customStyle="1" w:styleId="ListLabel10">
    <w:name w:val="ListLabel 10"/>
    <w:qFormat/>
    <w:rPr>
      <w:sz w:val="24"/>
    </w:rPr>
  </w:style>
  <w:style w:type="character" w:customStyle="1" w:styleId="ListLabel11">
    <w:name w:val="ListLabel 11"/>
    <w:qFormat/>
    <w:rPr>
      <w:sz w:val="24"/>
    </w:rPr>
  </w:style>
  <w:style w:type="character" w:customStyle="1" w:styleId="ListLabel12">
    <w:name w:val="ListLabel 12"/>
    <w:qFormat/>
    <w:rPr>
      <w:sz w:val="24"/>
    </w:rPr>
  </w:style>
  <w:style w:type="character" w:customStyle="1" w:styleId="ListLabel13">
    <w:name w:val="ListLabel 13"/>
    <w:qFormat/>
    <w:rPr>
      <w:sz w:val="24"/>
    </w:rPr>
  </w:style>
  <w:style w:type="character" w:customStyle="1" w:styleId="ListLabel14">
    <w:name w:val="ListLabel 14"/>
    <w:qFormat/>
    <w:rPr>
      <w:sz w:val="24"/>
    </w:rPr>
  </w:style>
  <w:style w:type="character" w:customStyle="1" w:styleId="ListLabel15">
    <w:name w:val="ListLabel 15"/>
    <w:qFormat/>
    <w:rPr>
      <w:sz w:val="24"/>
    </w:rPr>
  </w:style>
  <w:style w:type="character" w:customStyle="1" w:styleId="CollegamentoInternetvisitato">
    <w:name w:val="Collegamento Internet visitato"/>
    <w:rPr>
      <w:color w:val="800000"/>
      <w:u w:val="single"/>
    </w:rPr>
  </w:style>
  <w:style w:type="paragraph" w:styleId="Title">
    <w:name w:val="Title"/>
    <w:basedOn w:val="Normal"/>
    <w:next w:val="Normal"/>
    <w:uiPriority w:val="10"/>
    <w:qFormat/>
    <w:pPr>
      <w:widowControl/>
      <w:spacing w:before="720" w:after="120" w:line="264" w:lineRule="auto"/>
      <w:jc w:val="center"/>
    </w:pPr>
    <w:rPr>
      <w:b/>
      <w:kern w:val="2"/>
      <w:sz w:val="28"/>
      <w:lang w:val="nl-NL"/>
    </w:rPr>
  </w:style>
  <w:style w:type="paragraph" w:styleId="BodyText">
    <w:name w:val="Body Text"/>
    <w:basedOn w:val="Normal"/>
    <w:rPr>
      <w:i/>
      <w:iCs/>
      <w:sz w:val="32"/>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ice">
    <w:name w:val="Indice"/>
    <w:basedOn w:val="Normal"/>
    <w:qFormat/>
    <w:pPr>
      <w:suppressLineNumbers/>
    </w:pPr>
    <w:rPr>
      <w:rFonts w:cs="FreeSans"/>
    </w:rPr>
  </w:style>
  <w:style w:type="paragraph" w:styleId="BodyText2">
    <w:name w:val="Body Text 2"/>
    <w:basedOn w:val="Normal"/>
    <w:qFormat/>
    <w:pPr>
      <w:shd w:val="clear" w:color="auto" w:fill="FFFFFF"/>
    </w:pPr>
    <w:rPr>
      <w:b/>
      <w:bCs/>
      <w:i/>
      <w:iCs/>
      <w:sz w:val="28"/>
    </w:rPr>
  </w:style>
  <w:style w:type="paragraph" w:styleId="BodyText3">
    <w:name w:val="Body Text 3"/>
    <w:basedOn w:val="Normal"/>
    <w:qFormat/>
    <w:pPr>
      <w:jc w:val="center"/>
    </w:pPr>
    <w:rPr>
      <w:sz w:val="36"/>
    </w:rPr>
  </w:style>
  <w:style w:type="paragraph" w:customStyle="1" w:styleId="NumberedList">
    <w:name w:val="Numbered List"/>
    <w:basedOn w:val="Normal"/>
    <w:qFormat/>
    <w:pPr>
      <w:widowControl/>
      <w:spacing w:line="264" w:lineRule="auto"/>
      <w:jc w:val="both"/>
    </w:pPr>
    <w:rPr>
      <w:kern w:val="2"/>
      <w:lang w:val="en-GB"/>
    </w:rPr>
  </w:style>
  <w:style w:type="paragraph" w:customStyle="1" w:styleId="paragrafo">
    <w:name w:val="paragrafo"/>
    <w:basedOn w:val="Normal"/>
    <w:qFormat/>
    <w:pPr>
      <w:widowControl/>
      <w:spacing w:line="360" w:lineRule="auto"/>
      <w:ind w:firstLine="567"/>
      <w:jc w:val="both"/>
      <w:textAlignment w:val="baseline"/>
    </w:pPr>
    <w:rPr>
      <w:color w:val="000000"/>
      <w:sz w:val="24"/>
    </w:rPr>
  </w:style>
  <w:style w:type="paragraph" w:styleId="ListNumber">
    <w:name w:val="List Number"/>
    <w:basedOn w:val="Normal"/>
    <w:qFormat/>
    <w:pPr>
      <w:widowControl/>
      <w:textAlignment w:val="baseline"/>
    </w:pPr>
  </w:style>
  <w:style w:type="paragraph" w:styleId="ListNumber2">
    <w:name w:val="List Number 2"/>
    <w:basedOn w:val="Normal"/>
    <w:qFormat/>
    <w:pPr>
      <w:widowControl/>
      <w:textAlignment w:val="baseline"/>
    </w:pPr>
  </w:style>
  <w:style w:type="paragraph" w:styleId="ListNumber3">
    <w:name w:val="List Number 3"/>
    <w:basedOn w:val="Normal"/>
    <w:qFormat/>
    <w:pPr>
      <w:widowControl/>
      <w:textAlignment w:val="baseline"/>
    </w:pPr>
  </w:style>
  <w:style w:type="paragraph" w:styleId="ListNumber4">
    <w:name w:val="List Number 4"/>
    <w:basedOn w:val="Normal"/>
    <w:qFormat/>
    <w:pPr>
      <w:widowControl/>
      <w:textAlignment w:val="baseline"/>
    </w:pPr>
  </w:style>
  <w:style w:type="paragraph" w:styleId="ListNumber5">
    <w:name w:val="List Number 5"/>
    <w:basedOn w:val="Normal"/>
    <w:qFormat/>
    <w:pPr>
      <w:widowControl/>
      <w:textAlignment w:val="baseline"/>
    </w:pPr>
  </w:style>
  <w:style w:type="paragraph" w:styleId="ListBullet">
    <w:name w:val="List Bullet"/>
    <w:basedOn w:val="Normal"/>
    <w:qFormat/>
    <w:pPr>
      <w:widowControl/>
      <w:textAlignment w:val="baseline"/>
    </w:pPr>
  </w:style>
  <w:style w:type="paragraph" w:styleId="ListBullet2">
    <w:name w:val="List Bullet 2"/>
    <w:basedOn w:val="Normal"/>
    <w:qFormat/>
    <w:pPr>
      <w:widowControl/>
      <w:textAlignment w:val="baseline"/>
    </w:pPr>
  </w:style>
  <w:style w:type="paragraph" w:styleId="ListBullet3">
    <w:name w:val="List Bullet 3"/>
    <w:basedOn w:val="Normal"/>
    <w:qFormat/>
    <w:pPr>
      <w:widowControl/>
      <w:textAlignment w:val="baseline"/>
    </w:pPr>
  </w:style>
  <w:style w:type="paragraph" w:styleId="ListBullet4">
    <w:name w:val="List Bullet 4"/>
    <w:basedOn w:val="Normal"/>
    <w:qFormat/>
    <w:pPr>
      <w:widowControl/>
      <w:textAlignment w:val="baseline"/>
    </w:pPr>
  </w:style>
  <w:style w:type="paragraph" w:styleId="ListBullet5">
    <w:name w:val="List Bullet 5"/>
    <w:basedOn w:val="Normal"/>
    <w:qFormat/>
    <w:pPr>
      <w:widowControl/>
      <w:textAlignment w:val="baseline"/>
    </w:pPr>
  </w:style>
  <w:style w:type="paragraph" w:customStyle="1" w:styleId="Intestazioneepidipagina">
    <w:name w:val="Intestazione e piè di pagina"/>
    <w:basedOn w:val="Normal"/>
    <w:qFormat/>
    <w:pPr>
      <w:suppressLineNumbers/>
      <w:tabs>
        <w:tab w:val="center" w:pos="4986"/>
        <w:tab w:val="right" w:pos="9972"/>
      </w:tabs>
    </w:pPr>
  </w:style>
  <w:style w:type="paragraph" w:styleId="Header">
    <w:name w:val="header"/>
    <w:basedOn w:val="Normal"/>
    <w:pPr>
      <w:widowControl/>
      <w:tabs>
        <w:tab w:val="center" w:pos="4819"/>
        <w:tab w:val="right" w:pos="9638"/>
      </w:tabs>
      <w:spacing w:line="264" w:lineRule="auto"/>
      <w:jc w:val="both"/>
    </w:pPr>
    <w:rPr>
      <w:kern w:val="2"/>
      <w:lang w:val="nl-NL"/>
    </w:rPr>
  </w:style>
  <w:style w:type="paragraph" w:styleId="BodyTextIndent2">
    <w:name w:val="Body Text Indent 2"/>
    <w:basedOn w:val="Normal"/>
    <w:qFormat/>
    <w:pPr>
      <w:widowControl/>
      <w:ind w:firstLine="426"/>
      <w:jc w:val="both"/>
      <w:textAlignment w:val="baseline"/>
    </w:pPr>
    <w:rPr>
      <w:bCs/>
      <w:sz w:val="24"/>
      <w:lang w:val="en-GB"/>
    </w:rPr>
  </w:style>
  <w:style w:type="paragraph" w:styleId="BodyTextIndent">
    <w:name w:val="Body Text Indent"/>
    <w:basedOn w:val="Normal"/>
    <w:pPr>
      <w:widowControl/>
      <w:spacing w:line="264" w:lineRule="auto"/>
      <w:ind w:left="284" w:hanging="284"/>
      <w:jc w:val="both"/>
    </w:pPr>
    <w:rPr>
      <w:kern w:val="2"/>
      <w:lang w:val="en-GB"/>
    </w:rPr>
  </w:style>
  <w:style w:type="paragraph" w:styleId="Footer">
    <w:name w:val="footer"/>
    <w:basedOn w:val="Normal"/>
    <w:pPr>
      <w:tabs>
        <w:tab w:val="center" w:pos="4153"/>
        <w:tab w:val="right" w:pos="8306"/>
      </w:tabs>
    </w:pPr>
  </w:style>
  <w:style w:type="paragraph" w:styleId="BodyTextIndent3">
    <w:name w:val="Body Text Indent 3"/>
    <w:basedOn w:val="Normal"/>
    <w:qFormat/>
    <w:pPr>
      <w:widowControl/>
      <w:spacing w:after="120"/>
      <w:ind w:left="283"/>
      <w:textAlignment w:val="baseline"/>
    </w:pPr>
    <w:rPr>
      <w:sz w:val="16"/>
      <w:szCs w:val="16"/>
    </w:rPr>
  </w:style>
  <w:style w:type="paragraph" w:styleId="CommentText">
    <w:name w:val="annotation text"/>
    <w:basedOn w:val="Normal"/>
    <w:qFormat/>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next w:val="CommentText"/>
    <w:qFormat/>
    <w:rPr>
      <w:b/>
      <w:bCs/>
    </w:rPr>
  </w:style>
  <w:style w:type="paragraph" w:styleId="FootnoteText">
    <w:name w:val="footnote text"/>
    <w:basedOn w:val="Normal"/>
    <w:rPr>
      <w:sz w:val="24"/>
      <w:szCs w:val="24"/>
    </w:rPr>
  </w:style>
  <w:style w:type="paragraph" w:customStyle="1" w:styleId="Contenutocornice">
    <w:name w:val="Contenuto cornice"/>
    <w:basedOn w:val="Normal"/>
    <w:qFormat/>
  </w:style>
  <w:style w:type="paragraph" w:customStyle="1" w:styleId="Contenutotabella">
    <w:name w:val="Contenuto tabella"/>
    <w:basedOn w:val="Normal"/>
    <w:qFormat/>
    <w:pPr>
      <w:suppressLineNumbers/>
    </w:pPr>
  </w:style>
  <w:style w:type="paragraph" w:customStyle="1" w:styleId="Titolotabella">
    <w:name w:val="Titolo tabella"/>
    <w:basedOn w:val="Contenutotabella"/>
    <w:qFormat/>
    <w:pPr>
      <w:jc w:val="center"/>
    </w:pPr>
    <w:rPr>
      <w:b/>
      <w:bCs/>
    </w:rPr>
  </w:style>
  <w:style w:type="paragraph" w:customStyle="1" w:styleId="Contenutoelenco">
    <w:name w:val="Contenuto elenco"/>
    <w:basedOn w:val="Normal"/>
    <w:qFormat/>
    <w:pPr>
      <w:ind w:left="567"/>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table" w:customStyle="1" w:styleId="TableNormal1">
    <w:name w:val="Table Normal1"/>
    <w:uiPriority w:val="2"/>
    <w:semiHidden/>
    <w:unhideWhenUsed/>
    <w:qFormat/>
    <w:rsid w:val="00CC14B7"/>
    <w:pPr>
      <w:widowControl w:val="0"/>
      <w:autoSpaceDE w:val="0"/>
      <w:autoSpaceDN w:val="0"/>
    </w:pPr>
    <w:rPr>
      <w:rFonts w:asciiTheme="minorHAnsi" w:eastAsiaTheme="minorHAnsi" w:hAnsiTheme="minorHAnsi" w:cstheme="minorBidi"/>
      <w:sz w:val="22"/>
      <w:szCs w:val="22"/>
      <w:lang w:val="en-US" w:eastAsia="en-US" w:bidi="ar-SA"/>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C14B7"/>
    <w:pPr>
      <w:suppressAutoHyphens w:val="0"/>
      <w:autoSpaceDE w:val="0"/>
      <w:autoSpaceDN w:val="0"/>
    </w:pPr>
    <w:rPr>
      <w:sz w:val="22"/>
      <w:szCs w:val="22"/>
      <w:lang w:val="en-US" w:eastAsia="en-US"/>
    </w:rPr>
  </w:style>
  <w:style w:type="paragraph" w:styleId="ListParagraph">
    <w:name w:val="List Paragraph"/>
    <w:basedOn w:val="Normal"/>
    <w:uiPriority w:val="34"/>
    <w:qFormat/>
    <w:rsid w:val="00CC14B7"/>
    <w:pPr>
      <w:ind w:left="720"/>
      <w:contextualSpacing/>
    </w:pPr>
  </w:style>
  <w:style w:type="paragraph" w:styleId="NormalWeb">
    <w:name w:val="Normal (Web)"/>
    <w:basedOn w:val="Normal"/>
    <w:uiPriority w:val="99"/>
    <w:semiHidden/>
    <w:unhideWhenUsed/>
    <w:rsid w:val="006705A6"/>
    <w:pPr>
      <w:widowControl/>
      <w:suppressAutoHyphens w:val="0"/>
      <w:spacing w:before="100" w:beforeAutospacing="1" w:after="100" w:afterAutospacing="1"/>
    </w:pPr>
    <w:rPr>
      <w:sz w:val="24"/>
      <w:szCs w:val="24"/>
      <w:lang w:val="en-GB" w:eastAsia="en-GB"/>
    </w:rPr>
  </w:style>
  <w:style w:type="paragraph" w:styleId="Revision">
    <w:name w:val="Revision"/>
    <w:hidden/>
    <w:uiPriority w:val="99"/>
    <w:semiHidden/>
    <w:rsid w:val="008F00AB"/>
    <w:rPr>
      <w:rFonts w:ascii="Times New Roman" w:eastAsia="Times New Roman" w:hAnsi="Times New Roman" w:cs="Times New Roman"/>
      <w:sz w:val="20"/>
      <w:szCs w:val="20"/>
      <w:lang w:bidi="ar-SA"/>
    </w:rPr>
  </w:style>
  <w:style w:type="character" w:styleId="Mention">
    <w:name w:val="Mention"/>
    <w:basedOn w:val="DefaultParagraphFont"/>
    <w:uiPriority w:val="99"/>
    <w:unhideWhenUsed/>
    <w:rsid w:val="003F59D2"/>
    <w:rPr>
      <w:color w:val="2B579A"/>
      <w:shd w:val="clear" w:color="auto" w:fill="E1DFDD"/>
    </w:rPr>
  </w:style>
  <w:style w:type="character" w:styleId="Emphasis">
    <w:name w:val="Emphasis"/>
    <w:basedOn w:val="DefaultParagraphFont"/>
    <w:uiPriority w:val="20"/>
    <w:qFormat/>
    <w:rsid w:val="00622D2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3803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sv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0796B-1B19-4AA7-8FFE-8441A7EA7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2</Pages>
  <Words>4373</Words>
  <Characters>24315</Characters>
  <Application>Microsoft Office Word</Application>
  <DocSecurity>0</DocSecurity>
  <Lines>578</Lines>
  <Paragraphs>35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lpstr> </vt:lpstr>
    </vt:vector>
  </TitlesOfParts>
  <Company/>
  <LinksUpToDate>false</LinksUpToDate>
  <CharactersWithSpaces>2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aria</dc:creator>
  <dc:description/>
  <cp:lastModifiedBy>Umberto Lanza</cp:lastModifiedBy>
  <cp:revision>58</cp:revision>
  <cp:lastPrinted>2023-06-08T14:53:00Z</cp:lastPrinted>
  <dcterms:created xsi:type="dcterms:W3CDTF">2023-06-08T13:50:00Z</dcterms:created>
  <dcterms:modified xsi:type="dcterms:W3CDTF">2023-06-09T12:26: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Mendeley Document_1">
    <vt:lpwstr>True</vt:lpwstr>
  </property>
  <property fmtid="{D5CDD505-2E9C-101B-9397-08002B2CF9AE}" pid="4" name="Mendeley Unique User Id_1">
    <vt:lpwstr>a8eb0648-aaba-3406-be78-ae9be07f9589</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GrammarlyDocumentId">
    <vt:lpwstr>b58ebe37207b9b78b87523b068e61478042d5333755af26e841174cd96f4bbad</vt:lpwstr>
  </property>
</Properties>
</file>